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726A6" w14:textId="79FB73BD"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3F186CD1" w14:textId="7B8B3BC3" w:rsidR="006F4432" w:rsidRPr="00291343" w:rsidRDefault="00745E81" w:rsidP="00291343">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2780B24F" w:rsidR="00291343" w:rsidRDefault="00291343">
      <w:pPr>
        <w:rPr>
          <w:rFonts w:cs="Arial"/>
          <w:sz w:val="32"/>
          <w:szCs w:val="32"/>
        </w:rPr>
      </w:pPr>
      <w:r>
        <w:rPr>
          <w:rFonts w:cs="Arial"/>
          <w:sz w:val="32"/>
          <w:szCs w:val="32"/>
        </w:rPr>
        <w:br w:type="page"/>
      </w: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757F5DE0"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w:t>
      </w:r>
      <w:r w:rsidR="000425FB">
        <w:rPr>
          <w:rFonts w:cs="Arial"/>
        </w:rPr>
        <w:t>,</w:t>
      </w:r>
      <w:r w:rsidR="00DE7B95" w:rsidRPr="001D0BF7">
        <w:rPr>
          <w:rFonts w:cs="Arial"/>
        </w:rPr>
        <w:t xml:space="preserve">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02E6E16"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xml:space="preserve">, created a package that made this whole project possible on </w:t>
      </w:r>
      <w:r w:rsidR="000425FB">
        <w:rPr>
          <w:rFonts w:cs="Arial"/>
        </w:rPr>
        <w:t>Windows</w:t>
      </w:r>
      <w:r w:rsidRPr="001D0BF7">
        <w:rPr>
          <w:rFonts w:cs="Arial"/>
        </w:rPr>
        <w:t xml:space="preserve"> (PyAudioWPatch)</w:t>
      </w:r>
    </w:p>
    <w:p w14:paraId="7A066451" w14:textId="7FAEE4DC"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w:t>
      </w:r>
      <w:r w:rsidR="00994694">
        <w:rPr>
          <w:rFonts w:cs="Arial"/>
        </w:rPr>
        <w:t>sitory</w:t>
      </w:r>
      <w:r w:rsidR="004D1999" w:rsidRPr="001D0BF7">
        <w:rPr>
          <w:rFonts w:cs="Arial"/>
        </w:rPr>
        <w:t xml:space="preserve">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0DE9E7F7" w:rsidR="00E55863" w:rsidRPr="001D0BF7" w:rsidRDefault="00A03476" w:rsidP="00EA07B5">
      <w:pPr>
        <w:spacing w:line="360" w:lineRule="auto"/>
        <w:rPr>
          <w:rFonts w:cs="Arial"/>
        </w:rPr>
      </w:pPr>
      <w:r w:rsidRPr="001D0BF7">
        <w:rPr>
          <w:rFonts w:cs="Arial"/>
        </w:rPr>
        <w:t xml:space="preserve">This report covers the development of a Music-Synced Smart Light System. </w:t>
      </w:r>
      <w:r w:rsidR="00C83E24" w:rsidRPr="001D0BF7">
        <w:rPr>
          <w:rFonts w:cs="Arial"/>
        </w:rPr>
        <w:t xml:space="preserve">The development of this </w:t>
      </w:r>
      <w:r w:rsidR="00627AE5" w:rsidRPr="001D0BF7">
        <w:rPr>
          <w:rFonts w:cs="Arial"/>
        </w:rPr>
        <w:t>system was successful</w:t>
      </w:r>
      <w:r w:rsidR="00392B5C">
        <w:rPr>
          <w:rFonts w:cs="Arial"/>
        </w:rPr>
        <w:t>; however, due to time constraints, the system (Bulb Bop) is missing several aspects that would be desirable should the project be continued</w:t>
      </w:r>
      <w:r w:rsidR="00647359" w:rsidRPr="001D0BF7">
        <w:rPr>
          <w:rFonts w:cs="Arial"/>
        </w:rPr>
        <w:t xml:space="preserve">. </w:t>
      </w:r>
      <w:r w:rsidR="007A4FE0">
        <w:rPr>
          <w:rFonts w:cs="Arial"/>
        </w:rPr>
        <w:t>The initial style of development aids the continued development of Bulb Bop</w:t>
      </w:r>
      <w:r w:rsidR="007208BE" w:rsidRPr="001D0BF7">
        <w:rPr>
          <w:rFonts w:cs="Arial"/>
        </w:rPr>
        <w:t xml:space="preserve">; </w:t>
      </w:r>
      <w:r w:rsidR="007208BE">
        <w:rPr>
          <w:rFonts w:cs="Arial"/>
        </w:rPr>
        <w:t xml:space="preserve">it </w:t>
      </w:r>
      <w:r w:rsidR="0033473A" w:rsidRPr="001D0BF7">
        <w:rPr>
          <w:rFonts w:cs="Arial"/>
        </w:rPr>
        <w:t xml:space="preserve">has been developed in </w:t>
      </w:r>
      <w:r w:rsidR="00B24E22" w:rsidRPr="001D0BF7">
        <w:rPr>
          <w:rFonts w:cs="Arial"/>
        </w:rPr>
        <w:t xml:space="preserve">such a manner as to allow easy continued development. </w:t>
      </w:r>
      <w:r w:rsidR="003203CC">
        <w:rPr>
          <w:rFonts w:cs="Arial"/>
        </w:rPr>
        <w:t>Bulb Bop</w:t>
      </w:r>
      <w:r w:rsidR="00B24E22" w:rsidRPr="001D0BF7">
        <w:rPr>
          <w:rFonts w:cs="Arial"/>
        </w:rPr>
        <w:t xml:space="preserve"> takes advantage of </w:t>
      </w:r>
      <w:r w:rsidR="00D60265" w:rsidRPr="001D0BF7">
        <w:rPr>
          <w:rFonts w:cs="Arial"/>
        </w:rPr>
        <w:t xml:space="preserve">FFT of audio data from </w:t>
      </w:r>
      <w:r w:rsidR="005D3BBF" w:rsidRPr="001D0BF7">
        <w:rPr>
          <w:rFonts w:cs="Arial"/>
        </w:rPr>
        <w:t>PyAudio</w:t>
      </w:r>
      <w:r w:rsidR="005057D2" w:rsidRPr="001D0BF7">
        <w:rPr>
          <w:rFonts w:cs="Arial"/>
        </w:rPr>
        <w:t xml:space="preserve"> to allow </w:t>
      </w:r>
      <w:r w:rsidR="009A7867">
        <w:rPr>
          <w:rFonts w:cs="Arial"/>
        </w:rPr>
        <w:t xml:space="preserve">Bulb Bop to </w:t>
      </w:r>
      <w:r w:rsidR="005057D2" w:rsidRPr="001D0BF7">
        <w:rPr>
          <w:rFonts w:cs="Arial"/>
        </w:rPr>
        <w:t>detect the beat of music and change bulb brightness in time with that beat.</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36F7783D"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7DA8E349" w14:textId="1E814E4A" w:rsidR="00ED049C"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7067348" w:history="1">
            <w:r w:rsidR="00ED049C" w:rsidRPr="00FF65C7">
              <w:rPr>
                <w:rStyle w:val="Hyperlink"/>
                <w:rFonts w:ascii="Arial Black" w:hAnsi="Arial Black" w:cs="Arial"/>
                <w:noProof/>
              </w:rPr>
              <w:t>Introduction:</w:t>
            </w:r>
            <w:r w:rsidR="00ED049C">
              <w:rPr>
                <w:noProof/>
                <w:webHidden/>
              </w:rPr>
              <w:tab/>
            </w:r>
            <w:r w:rsidR="00ED049C">
              <w:rPr>
                <w:noProof/>
                <w:webHidden/>
              </w:rPr>
              <w:fldChar w:fldCharType="begin"/>
            </w:r>
            <w:r w:rsidR="00ED049C">
              <w:rPr>
                <w:noProof/>
                <w:webHidden/>
              </w:rPr>
              <w:instrText xml:space="preserve"> PAGEREF _Toc197067348 \h </w:instrText>
            </w:r>
            <w:r w:rsidR="00ED049C">
              <w:rPr>
                <w:noProof/>
                <w:webHidden/>
              </w:rPr>
            </w:r>
            <w:r w:rsidR="00ED049C">
              <w:rPr>
                <w:noProof/>
                <w:webHidden/>
              </w:rPr>
              <w:fldChar w:fldCharType="separate"/>
            </w:r>
            <w:r w:rsidR="00ED049C">
              <w:rPr>
                <w:noProof/>
                <w:webHidden/>
              </w:rPr>
              <w:t>5</w:t>
            </w:r>
            <w:r w:rsidR="00ED049C">
              <w:rPr>
                <w:noProof/>
                <w:webHidden/>
              </w:rPr>
              <w:fldChar w:fldCharType="end"/>
            </w:r>
          </w:hyperlink>
        </w:p>
        <w:p w14:paraId="532467CC" w14:textId="7B8F2942" w:rsidR="00ED049C" w:rsidRDefault="00ED049C">
          <w:pPr>
            <w:pStyle w:val="TOC1"/>
            <w:tabs>
              <w:tab w:val="left" w:pos="720"/>
              <w:tab w:val="right" w:leader="dot" w:pos="9060"/>
            </w:tabs>
            <w:rPr>
              <w:rFonts w:asciiTheme="minorHAnsi" w:eastAsiaTheme="minorEastAsia" w:hAnsiTheme="minorHAnsi"/>
              <w:noProof/>
              <w:sz w:val="24"/>
              <w:szCs w:val="24"/>
              <w:lang w:eastAsia="en-GB"/>
            </w:rPr>
          </w:pPr>
          <w:hyperlink w:anchor="_Toc197067349" w:history="1">
            <w:r w:rsidRPr="00FF65C7">
              <w:rPr>
                <w:rStyle w:val="Hyperlink"/>
                <w:rFonts w:ascii="Arial Black" w:hAnsi="Arial Black" w:cs="Arial"/>
                <w:noProof/>
              </w:rPr>
              <w:t>1.</w:t>
            </w:r>
            <w:r>
              <w:rPr>
                <w:rFonts w:asciiTheme="minorHAnsi" w:eastAsiaTheme="minorEastAsia" w:hAnsiTheme="minorHAnsi"/>
                <w:noProof/>
                <w:sz w:val="24"/>
                <w:szCs w:val="24"/>
                <w:lang w:eastAsia="en-GB"/>
              </w:rPr>
              <w:tab/>
            </w:r>
            <w:r w:rsidRPr="00FF65C7">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7067349 \h </w:instrText>
            </w:r>
            <w:r>
              <w:rPr>
                <w:noProof/>
                <w:webHidden/>
              </w:rPr>
            </w:r>
            <w:r>
              <w:rPr>
                <w:noProof/>
                <w:webHidden/>
              </w:rPr>
              <w:fldChar w:fldCharType="separate"/>
            </w:r>
            <w:r>
              <w:rPr>
                <w:noProof/>
                <w:webHidden/>
              </w:rPr>
              <w:t>6</w:t>
            </w:r>
            <w:r>
              <w:rPr>
                <w:noProof/>
                <w:webHidden/>
              </w:rPr>
              <w:fldChar w:fldCharType="end"/>
            </w:r>
          </w:hyperlink>
        </w:p>
        <w:p w14:paraId="36AED5C0" w14:textId="225E4B7A" w:rsidR="00ED049C" w:rsidRDefault="00ED049C">
          <w:pPr>
            <w:pStyle w:val="TOC1"/>
            <w:tabs>
              <w:tab w:val="left" w:pos="400"/>
              <w:tab w:val="right" w:leader="dot" w:pos="9060"/>
            </w:tabs>
            <w:rPr>
              <w:rFonts w:asciiTheme="minorHAnsi" w:eastAsiaTheme="minorEastAsia" w:hAnsiTheme="minorHAnsi"/>
              <w:noProof/>
              <w:sz w:val="24"/>
              <w:szCs w:val="24"/>
              <w:lang w:eastAsia="en-GB"/>
            </w:rPr>
          </w:pPr>
          <w:hyperlink w:anchor="_Toc197067350" w:history="1">
            <w:r w:rsidRPr="00FF65C7">
              <w:rPr>
                <w:rStyle w:val="Hyperlink"/>
                <w:rFonts w:ascii="Arial Black" w:hAnsi="Arial Black"/>
                <w:noProof/>
              </w:rPr>
              <w:t>2</w:t>
            </w:r>
            <w:r>
              <w:rPr>
                <w:rFonts w:asciiTheme="minorHAnsi" w:eastAsiaTheme="minorEastAsia" w:hAnsiTheme="minorHAnsi"/>
                <w:noProof/>
                <w:sz w:val="24"/>
                <w:szCs w:val="24"/>
                <w:lang w:eastAsia="en-GB"/>
              </w:rPr>
              <w:tab/>
            </w:r>
            <w:r w:rsidRPr="00FF65C7">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7067350 \h </w:instrText>
            </w:r>
            <w:r>
              <w:rPr>
                <w:noProof/>
                <w:webHidden/>
              </w:rPr>
            </w:r>
            <w:r>
              <w:rPr>
                <w:noProof/>
                <w:webHidden/>
              </w:rPr>
              <w:fldChar w:fldCharType="separate"/>
            </w:r>
            <w:r>
              <w:rPr>
                <w:noProof/>
                <w:webHidden/>
              </w:rPr>
              <w:t>8</w:t>
            </w:r>
            <w:r>
              <w:rPr>
                <w:noProof/>
                <w:webHidden/>
              </w:rPr>
              <w:fldChar w:fldCharType="end"/>
            </w:r>
          </w:hyperlink>
        </w:p>
        <w:p w14:paraId="6C4AFC04" w14:textId="7DA550B3" w:rsidR="00ED049C" w:rsidRDefault="00ED049C">
          <w:pPr>
            <w:pStyle w:val="TOC1"/>
            <w:tabs>
              <w:tab w:val="left" w:pos="400"/>
              <w:tab w:val="right" w:leader="dot" w:pos="9060"/>
            </w:tabs>
            <w:rPr>
              <w:rFonts w:asciiTheme="minorHAnsi" w:eastAsiaTheme="minorEastAsia" w:hAnsiTheme="minorHAnsi"/>
              <w:noProof/>
              <w:sz w:val="24"/>
              <w:szCs w:val="24"/>
              <w:lang w:eastAsia="en-GB"/>
            </w:rPr>
          </w:pPr>
          <w:hyperlink w:anchor="_Toc197067351" w:history="1">
            <w:r w:rsidRPr="00FF65C7">
              <w:rPr>
                <w:rStyle w:val="Hyperlink"/>
                <w:rFonts w:ascii="Arial Black" w:hAnsi="Arial Black"/>
                <w:noProof/>
              </w:rPr>
              <w:t>3</w:t>
            </w:r>
            <w:r>
              <w:rPr>
                <w:rFonts w:asciiTheme="minorHAnsi" w:eastAsiaTheme="minorEastAsia" w:hAnsiTheme="minorHAnsi"/>
                <w:noProof/>
                <w:sz w:val="24"/>
                <w:szCs w:val="24"/>
                <w:lang w:eastAsia="en-GB"/>
              </w:rPr>
              <w:tab/>
            </w:r>
            <w:r w:rsidRPr="00FF65C7">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7067351 \h </w:instrText>
            </w:r>
            <w:r>
              <w:rPr>
                <w:noProof/>
                <w:webHidden/>
              </w:rPr>
            </w:r>
            <w:r>
              <w:rPr>
                <w:noProof/>
                <w:webHidden/>
              </w:rPr>
              <w:fldChar w:fldCharType="separate"/>
            </w:r>
            <w:r>
              <w:rPr>
                <w:noProof/>
                <w:webHidden/>
              </w:rPr>
              <w:t>13</w:t>
            </w:r>
            <w:r>
              <w:rPr>
                <w:noProof/>
                <w:webHidden/>
              </w:rPr>
              <w:fldChar w:fldCharType="end"/>
            </w:r>
          </w:hyperlink>
        </w:p>
        <w:p w14:paraId="13B31A6B" w14:textId="00F31C2F"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52" w:history="1">
            <w:r w:rsidRPr="00FF65C7">
              <w:rPr>
                <w:rStyle w:val="Hyperlink"/>
                <w:b/>
                <w:bCs/>
                <w:noProof/>
              </w:rPr>
              <w:t>3.1</w:t>
            </w:r>
            <w:r>
              <w:rPr>
                <w:rFonts w:asciiTheme="minorHAnsi" w:eastAsiaTheme="minorEastAsia" w:hAnsiTheme="minorHAnsi"/>
                <w:noProof/>
                <w:sz w:val="24"/>
                <w:szCs w:val="24"/>
                <w:lang w:eastAsia="en-GB"/>
              </w:rPr>
              <w:tab/>
            </w:r>
            <w:r w:rsidRPr="00FF65C7">
              <w:rPr>
                <w:rStyle w:val="Hyperlink"/>
                <w:b/>
                <w:bCs/>
                <w:noProof/>
              </w:rPr>
              <w:t>API Endpoints</w:t>
            </w:r>
            <w:r>
              <w:rPr>
                <w:noProof/>
                <w:webHidden/>
              </w:rPr>
              <w:tab/>
            </w:r>
            <w:r>
              <w:rPr>
                <w:noProof/>
                <w:webHidden/>
              </w:rPr>
              <w:fldChar w:fldCharType="begin"/>
            </w:r>
            <w:r>
              <w:rPr>
                <w:noProof/>
                <w:webHidden/>
              </w:rPr>
              <w:instrText xml:space="preserve"> PAGEREF _Toc197067352 \h </w:instrText>
            </w:r>
            <w:r>
              <w:rPr>
                <w:noProof/>
                <w:webHidden/>
              </w:rPr>
            </w:r>
            <w:r>
              <w:rPr>
                <w:noProof/>
                <w:webHidden/>
              </w:rPr>
              <w:fldChar w:fldCharType="separate"/>
            </w:r>
            <w:r>
              <w:rPr>
                <w:noProof/>
                <w:webHidden/>
              </w:rPr>
              <w:t>13</w:t>
            </w:r>
            <w:r>
              <w:rPr>
                <w:noProof/>
                <w:webHidden/>
              </w:rPr>
              <w:fldChar w:fldCharType="end"/>
            </w:r>
          </w:hyperlink>
        </w:p>
        <w:p w14:paraId="5909432D" w14:textId="2EC7A93C"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53" w:history="1">
            <w:r w:rsidRPr="00FF65C7">
              <w:rPr>
                <w:rStyle w:val="Hyperlink"/>
                <w:b/>
                <w:bCs/>
                <w:noProof/>
              </w:rPr>
              <w:t>3.2</w:t>
            </w:r>
            <w:r>
              <w:rPr>
                <w:rFonts w:asciiTheme="minorHAnsi" w:eastAsiaTheme="minorEastAsia" w:hAnsiTheme="minorHAnsi"/>
                <w:noProof/>
                <w:sz w:val="24"/>
                <w:szCs w:val="24"/>
                <w:lang w:eastAsia="en-GB"/>
              </w:rPr>
              <w:tab/>
            </w:r>
            <w:r w:rsidRPr="00FF65C7">
              <w:rPr>
                <w:rStyle w:val="Hyperlink"/>
                <w:b/>
                <w:bCs/>
                <w:noProof/>
              </w:rPr>
              <w:t>Bulb Database Model</w:t>
            </w:r>
            <w:r>
              <w:rPr>
                <w:noProof/>
                <w:webHidden/>
              </w:rPr>
              <w:tab/>
            </w:r>
            <w:r>
              <w:rPr>
                <w:noProof/>
                <w:webHidden/>
              </w:rPr>
              <w:fldChar w:fldCharType="begin"/>
            </w:r>
            <w:r>
              <w:rPr>
                <w:noProof/>
                <w:webHidden/>
              </w:rPr>
              <w:instrText xml:space="preserve"> PAGEREF _Toc197067353 \h </w:instrText>
            </w:r>
            <w:r>
              <w:rPr>
                <w:noProof/>
                <w:webHidden/>
              </w:rPr>
            </w:r>
            <w:r>
              <w:rPr>
                <w:noProof/>
                <w:webHidden/>
              </w:rPr>
              <w:fldChar w:fldCharType="separate"/>
            </w:r>
            <w:r>
              <w:rPr>
                <w:noProof/>
                <w:webHidden/>
              </w:rPr>
              <w:t>15</w:t>
            </w:r>
            <w:r>
              <w:rPr>
                <w:noProof/>
                <w:webHidden/>
              </w:rPr>
              <w:fldChar w:fldCharType="end"/>
            </w:r>
          </w:hyperlink>
        </w:p>
        <w:p w14:paraId="5362FA0D" w14:textId="70D3B30A"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54" w:history="1">
            <w:r w:rsidRPr="00FF65C7">
              <w:rPr>
                <w:rStyle w:val="Hyperlink"/>
                <w:b/>
                <w:bCs/>
                <w:noProof/>
              </w:rPr>
              <w:t>3.3</w:t>
            </w:r>
            <w:r>
              <w:rPr>
                <w:rFonts w:asciiTheme="minorHAnsi" w:eastAsiaTheme="minorEastAsia" w:hAnsiTheme="minorHAnsi"/>
                <w:noProof/>
                <w:sz w:val="24"/>
                <w:szCs w:val="24"/>
                <w:lang w:eastAsia="en-GB"/>
              </w:rPr>
              <w:tab/>
            </w:r>
            <w:r w:rsidRPr="00FF65C7">
              <w:rPr>
                <w:rStyle w:val="Hyperlink"/>
                <w:b/>
                <w:bCs/>
                <w:noProof/>
              </w:rPr>
              <w:t>Bulb communication</w:t>
            </w:r>
            <w:r>
              <w:rPr>
                <w:noProof/>
                <w:webHidden/>
              </w:rPr>
              <w:tab/>
            </w:r>
            <w:r>
              <w:rPr>
                <w:noProof/>
                <w:webHidden/>
              </w:rPr>
              <w:fldChar w:fldCharType="begin"/>
            </w:r>
            <w:r>
              <w:rPr>
                <w:noProof/>
                <w:webHidden/>
              </w:rPr>
              <w:instrText xml:space="preserve"> PAGEREF _Toc197067354 \h </w:instrText>
            </w:r>
            <w:r>
              <w:rPr>
                <w:noProof/>
                <w:webHidden/>
              </w:rPr>
            </w:r>
            <w:r>
              <w:rPr>
                <w:noProof/>
                <w:webHidden/>
              </w:rPr>
              <w:fldChar w:fldCharType="separate"/>
            </w:r>
            <w:r>
              <w:rPr>
                <w:noProof/>
                <w:webHidden/>
              </w:rPr>
              <w:t>15</w:t>
            </w:r>
            <w:r>
              <w:rPr>
                <w:noProof/>
                <w:webHidden/>
              </w:rPr>
              <w:fldChar w:fldCharType="end"/>
            </w:r>
          </w:hyperlink>
        </w:p>
        <w:p w14:paraId="171FA35C" w14:textId="781D4BCA"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55" w:history="1">
            <w:r w:rsidRPr="00FF65C7">
              <w:rPr>
                <w:rStyle w:val="Hyperlink"/>
                <w:b/>
                <w:bCs/>
                <w:noProof/>
              </w:rPr>
              <w:t>3.4</w:t>
            </w:r>
            <w:r>
              <w:rPr>
                <w:rFonts w:asciiTheme="minorHAnsi" w:eastAsiaTheme="minorEastAsia" w:hAnsiTheme="minorHAnsi"/>
                <w:noProof/>
                <w:sz w:val="24"/>
                <w:szCs w:val="24"/>
                <w:lang w:eastAsia="en-GB"/>
              </w:rPr>
              <w:tab/>
            </w:r>
            <w:r w:rsidRPr="00FF65C7">
              <w:rPr>
                <w:rStyle w:val="Hyperlink"/>
                <w:b/>
                <w:bCs/>
                <w:noProof/>
              </w:rPr>
              <w:t>Host Audio Parsing</w:t>
            </w:r>
            <w:r>
              <w:rPr>
                <w:noProof/>
                <w:webHidden/>
              </w:rPr>
              <w:tab/>
            </w:r>
            <w:r>
              <w:rPr>
                <w:noProof/>
                <w:webHidden/>
              </w:rPr>
              <w:fldChar w:fldCharType="begin"/>
            </w:r>
            <w:r>
              <w:rPr>
                <w:noProof/>
                <w:webHidden/>
              </w:rPr>
              <w:instrText xml:space="preserve"> PAGEREF _Toc197067355 \h </w:instrText>
            </w:r>
            <w:r>
              <w:rPr>
                <w:noProof/>
                <w:webHidden/>
              </w:rPr>
            </w:r>
            <w:r>
              <w:rPr>
                <w:noProof/>
                <w:webHidden/>
              </w:rPr>
              <w:fldChar w:fldCharType="separate"/>
            </w:r>
            <w:r>
              <w:rPr>
                <w:noProof/>
                <w:webHidden/>
              </w:rPr>
              <w:t>17</w:t>
            </w:r>
            <w:r>
              <w:rPr>
                <w:noProof/>
                <w:webHidden/>
              </w:rPr>
              <w:fldChar w:fldCharType="end"/>
            </w:r>
          </w:hyperlink>
        </w:p>
        <w:p w14:paraId="33CAC3B5" w14:textId="3033CDEA"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56" w:history="1">
            <w:r w:rsidRPr="00FF65C7">
              <w:rPr>
                <w:rStyle w:val="Hyperlink"/>
                <w:b/>
                <w:bCs/>
                <w:noProof/>
              </w:rPr>
              <w:t>3.5</w:t>
            </w:r>
            <w:r>
              <w:rPr>
                <w:rFonts w:asciiTheme="minorHAnsi" w:eastAsiaTheme="minorEastAsia" w:hAnsiTheme="minorHAnsi"/>
                <w:noProof/>
                <w:sz w:val="24"/>
                <w:szCs w:val="24"/>
                <w:lang w:eastAsia="en-GB"/>
              </w:rPr>
              <w:tab/>
            </w:r>
            <w:r w:rsidRPr="00FF65C7">
              <w:rPr>
                <w:rStyle w:val="Hyperlink"/>
                <w:b/>
                <w:bCs/>
                <w:noProof/>
              </w:rPr>
              <w:t>Beat Detection Algorithm</w:t>
            </w:r>
            <w:r>
              <w:rPr>
                <w:noProof/>
                <w:webHidden/>
              </w:rPr>
              <w:tab/>
            </w:r>
            <w:r>
              <w:rPr>
                <w:noProof/>
                <w:webHidden/>
              </w:rPr>
              <w:fldChar w:fldCharType="begin"/>
            </w:r>
            <w:r>
              <w:rPr>
                <w:noProof/>
                <w:webHidden/>
              </w:rPr>
              <w:instrText xml:space="preserve"> PAGEREF _Toc197067356 \h </w:instrText>
            </w:r>
            <w:r>
              <w:rPr>
                <w:noProof/>
                <w:webHidden/>
              </w:rPr>
            </w:r>
            <w:r>
              <w:rPr>
                <w:noProof/>
                <w:webHidden/>
              </w:rPr>
              <w:fldChar w:fldCharType="separate"/>
            </w:r>
            <w:r>
              <w:rPr>
                <w:noProof/>
                <w:webHidden/>
              </w:rPr>
              <w:t>18</w:t>
            </w:r>
            <w:r>
              <w:rPr>
                <w:noProof/>
                <w:webHidden/>
              </w:rPr>
              <w:fldChar w:fldCharType="end"/>
            </w:r>
          </w:hyperlink>
        </w:p>
        <w:p w14:paraId="04C2D4F1" w14:textId="7A49513C"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57" w:history="1">
            <w:r w:rsidRPr="00FF65C7">
              <w:rPr>
                <w:rStyle w:val="Hyperlink"/>
                <w:b/>
                <w:bCs/>
                <w:noProof/>
              </w:rPr>
              <w:t>3.6</w:t>
            </w:r>
            <w:r>
              <w:rPr>
                <w:rFonts w:asciiTheme="minorHAnsi" w:eastAsiaTheme="minorEastAsia" w:hAnsiTheme="minorHAnsi"/>
                <w:noProof/>
                <w:sz w:val="24"/>
                <w:szCs w:val="24"/>
                <w:lang w:eastAsia="en-GB"/>
              </w:rPr>
              <w:tab/>
            </w:r>
            <w:r w:rsidRPr="00FF65C7">
              <w:rPr>
                <w:rStyle w:val="Hyperlink"/>
                <w:b/>
                <w:bCs/>
                <w:noProof/>
              </w:rPr>
              <w:t>Future Development Mindset</w:t>
            </w:r>
            <w:r>
              <w:rPr>
                <w:noProof/>
                <w:webHidden/>
              </w:rPr>
              <w:tab/>
            </w:r>
            <w:r>
              <w:rPr>
                <w:noProof/>
                <w:webHidden/>
              </w:rPr>
              <w:fldChar w:fldCharType="begin"/>
            </w:r>
            <w:r>
              <w:rPr>
                <w:noProof/>
                <w:webHidden/>
              </w:rPr>
              <w:instrText xml:space="preserve"> PAGEREF _Toc197067357 \h </w:instrText>
            </w:r>
            <w:r>
              <w:rPr>
                <w:noProof/>
                <w:webHidden/>
              </w:rPr>
            </w:r>
            <w:r>
              <w:rPr>
                <w:noProof/>
                <w:webHidden/>
              </w:rPr>
              <w:fldChar w:fldCharType="separate"/>
            </w:r>
            <w:r>
              <w:rPr>
                <w:noProof/>
                <w:webHidden/>
              </w:rPr>
              <w:t>20</w:t>
            </w:r>
            <w:r>
              <w:rPr>
                <w:noProof/>
                <w:webHidden/>
              </w:rPr>
              <w:fldChar w:fldCharType="end"/>
            </w:r>
          </w:hyperlink>
        </w:p>
        <w:p w14:paraId="416FE164" w14:textId="24E864D4" w:rsidR="00ED049C" w:rsidRDefault="00ED049C">
          <w:pPr>
            <w:pStyle w:val="TOC1"/>
            <w:tabs>
              <w:tab w:val="left" w:pos="400"/>
              <w:tab w:val="right" w:leader="dot" w:pos="9060"/>
            </w:tabs>
            <w:rPr>
              <w:rFonts w:asciiTheme="minorHAnsi" w:eastAsiaTheme="minorEastAsia" w:hAnsiTheme="minorHAnsi"/>
              <w:noProof/>
              <w:sz w:val="24"/>
              <w:szCs w:val="24"/>
              <w:lang w:eastAsia="en-GB"/>
            </w:rPr>
          </w:pPr>
          <w:hyperlink w:anchor="_Toc197067358" w:history="1">
            <w:r w:rsidRPr="00FF65C7">
              <w:rPr>
                <w:rStyle w:val="Hyperlink"/>
                <w:rFonts w:ascii="Arial Black" w:hAnsi="Arial Black"/>
                <w:b/>
                <w:bCs/>
                <w:noProof/>
              </w:rPr>
              <w:t>4</w:t>
            </w:r>
            <w:r>
              <w:rPr>
                <w:rFonts w:asciiTheme="minorHAnsi" w:eastAsiaTheme="minorEastAsia" w:hAnsiTheme="minorHAnsi"/>
                <w:noProof/>
                <w:sz w:val="24"/>
                <w:szCs w:val="24"/>
                <w:lang w:eastAsia="en-GB"/>
              </w:rPr>
              <w:tab/>
            </w:r>
            <w:r w:rsidRPr="00FF65C7">
              <w:rPr>
                <w:rStyle w:val="Hyperlink"/>
                <w:rFonts w:ascii="Arial Black" w:hAnsi="Arial Black"/>
                <w:b/>
                <w:bCs/>
                <w:noProof/>
              </w:rPr>
              <w:t>Testing</w:t>
            </w:r>
            <w:r>
              <w:rPr>
                <w:noProof/>
                <w:webHidden/>
              </w:rPr>
              <w:tab/>
            </w:r>
            <w:r>
              <w:rPr>
                <w:noProof/>
                <w:webHidden/>
              </w:rPr>
              <w:fldChar w:fldCharType="begin"/>
            </w:r>
            <w:r>
              <w:rPr>
                <w:noProof/>
                <w:webHidden/>
              </w:rPr>
              <w:instrText xml:space="preserve"> PAGEREF _Toc197067358 \h </w:instrText>
            </w:r>
            <w:r>
              <w:rPr>
                <w:noProof/>
                <w:webHidden/>
              </w:rPr>
            </w:r>
            <w:r>
              <w:rPr>
                <w:noProof/>
                <w:webHidden/>
              </w:rPr>
              <w:fldChar w:fldCharType="separate"/>
            </w:r>
            <w:r>
              <w:rPr>
                <w:noProof/>
                <w:webHidden/>
              </w:rPr>
              <w:t>25</w:t>
            </w:r>
            <w:r>
              <w:rPr>
                <w:noProof/>
                <w:webHidden/>
              </w:rPr>
              <w:fldChar w:fldCharType="end"/>
            </w:r>
          </w:hyperlink>
        </w:p>
        <w:p w14:paraId="7C2689DF" w14:textId="306FF589"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59" w:history="1">
            <w:r w:rsidRPr="00FF65C7">
              <w:rPr>
                <w:rStyle w:val="Hyperlink"/>
                <w:rFonts w:ascii="Arial Black" w:hAnsi="Arial Black"/>
                <w:b/>
                <w:bCs/>
                <w:noProof/>
              </w:rPr>
              <w:t>4.1</w:t>
            </w:r>
            <w:r>
              <w:rPr>
                <w:rFonts w:asciiTheme="minorHAnsi" w:eastAsiaTheme="minorEastAsia" w:hAnsiTheme="minorHAnsi"/>
                <w:noProof/>
                <w:sz w:val="24"/>
                <w:szCs w:val="24"/>
                <w:lang w:eastAsia="en-GB"/>
              </w:rPr>
              <w:tab/>
            </w:r>
            <w:r w:rsidRPr="00FF65C7">
              <w:rPr>
                <w:rStyle w:val="Hyperlink"/>
                <w:rFonts w:ascii="Arial Black" w:hAnsi="Arial Black"/>
                <w:b/>
                <w:bCs/>
                <w:noProof/>
              </w:rPr>
              <w:t>Automated Testing</w:t>
            </w:r>
            <w:r>
              <w:rPr>
                <w:noProof/>
                <w:webHidden/>
              </w:rPr>
              <w:tab/>
            </w:r>
            <w:r>
              <w:rPr>
                <w:noProof/>
                <w:webHidden/>
              </w:rPr>
              <w:fldChar w:fldCharType="begin"/>
            </w:r>
            <w:r>
              <w:rPr>
                <w:noProof/>
                <w:webHidden/>
              </w:rPr>
              <w:instrText xml:space="preserve"> PAGEREF _Toc197067359 \h </w:instrText>
            </w:r>
            <w:r>
              <w:rPr>
                <w:noProof/>
                <w:webHidden/>
              </w:rPr>
            </w:r>
            <w:r>
              <w:rPr>
                <w:noProof/>
                <w:webHidden/>
              </w:rPr>
              <w:fldChar w:fldCharType="separate"/>
            </w:r>
            <w:r>
              <w:rPr>
                <w:noProof/>
                <w:webHidden/>
              </w:rPr>
              <w:t>25</w:t>
            </w:r>
            <w:r>
              <w:rPr>
                <w:noProof/>
                <w:webHidden/>
              </w:rPr>
              <w:fldChar w:fldCharType="end"/>
            </w:r>
          </w:hyperlink>
        </w:p>
        <w:p w14:paraId="6D843A54" w14:textId="78B8CF50"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60" w:history="1">
            <w:r w:rsidRPr="00FF65C7">
              <w:rPr>
                <w:rStyle w:val="Hyperlink"/>
                <w:b/>
                <w:bCs/>
                <w:noProof/>
              </w:rPr>
              <w:t>4.2</w:t>
            </w:r>
            <w:r>
              <w:rPr>
                <w:rFonts w:asciiTheme="minorHAnsi" w:eastAsiaTheme="minorEastAsia" w:hAnsiTheme="minorHAnsi"/>
                <w:noProof/>
                <w:sz w:val="24"/>
                <w:szCs w:val="24"/>
                <w:lang w:eastAsia="en-GB"/>
              </w:rPr>
              <w:tab/>
            </w:r>
            <w:r w:rsidRPr="00FF65C7">
              <w:rPr>
                <w:rStyle w:val="Hyperlink"/>
                <w:b/>
                <w:bCs/>
                <w:noProof/>
              </w:rPr>
              <w:t>Manual Testing</w:t>
            </w:r>
            <w:r>
              <w:rPr>
                <w:noProof/>
                <w:webHidden/>
              </w:rPr>
              <w:tab/>
            </w:r>
            <w:r>
              <w:rPr>
                <w:noProof/>
                <w:webHidden/>
              </w:rPr>
              <w:fldChar w:fldCharType="begin"/>
            </w:r>
            <w:r>
              <w:rPr>
                <w:noProof/>
                <w:webHidden/>
              </w:rPr>
              <w:instrText xml:space="preserve"> PAGEREF _Toc197067360 \h </w:instrText>
            </w:r>
            <w:r>
              <w:rPr>
                <w:noProof/>
                <w:webHidden/>
              </w:rPr>
            </w:r>
            <w:r>
              <w:rPr>
                <w:noProof/>
                <w:webHidden/>
              </w:rPr>
              <w:fldChar w:fldCharType="separate"/>
            </w:r>
            <w:r>
              <w:rPr>
                <w:noProof/>
                <w:webHidden/>
              </w:rPr>
              <w:t>27</w:t>
            </w:r>
            <w:r>
              <w:rPr>
                <w:noProof/>
                <w:webHidden/>
              </w:rPr>
              <w:fldChar w:fldCharType="end"/>
            </w:r>
          </w:hyperlink>
        </w:p>
        <w:p w14:paraId="04BE8E59" w14:textId="708AF2CD" w:rsidR="00ED049C" w:rsidRDefault="00ED049C">
          <w:pPr>
            <w:pStyle w:val="TOC1"/>
            <w:tabs>
              <w:tab w:val="left" w:pos="400"/>
              <w:tab w:val="right" w:leader="dot" w:pos="9060"/>
            </w:tabs>
            <w:rPr>
              <w:rFonts w:asciiTheme="minorHAnsi" w:eastAsiaTheme="minorEastAsia" w:hAnsiTheme="minorHAnsi"/>
              <w:noProof/>
              <w:sz w:val="24"/>
              <w:szCs w:val="24"/>
              <w:lang w:eastAsia="en-GB"/>
            </w:rPr>
          </w:pPr>
          <w:hyperlink w:anchor="_Toc197067361" w:history="1">
            <w:r w:rsidRPr="00FF65C7">
              <w:rPr>
                <w:rStyle w:val="Hyperlink"/>
                <w:b/>
                <w:bCs/>
                <w:noProof/>
              </w:rPr>
              <w:t>5</w:t>
            </w:r>
            <w:r>
              <w:rPr>
                <w:rFonts w:asciiTheme="minorHAnsi" w:eastAsiaTheme="minorEastAsia" w:hAnsiTheme="minorHAnsi"/>
                <w:noProof/>
                <w:sz w:val="24"/>
                <w:szCs w:val="24"/>
                <w:lang w:eastAsia="en-GB"/>
              </w:rPr>
              <w:tab/>
            </w:r>
            <w:r w:rsidRPr="00FF65C7">
              <w:rPr>
                <w:rStyle w:val="Hyperlink"/>
                <w:b/>
                <w:bCs/>
                <w:noProof/>
              </w:rPr>
              <w:t>Evaluation and Conclusion</w:t>
            </w:r>
            <w:r>
              <w:rPr>
                <w:noProof/>
                <w:webHidden/>
              </w:rPr>
              <w:tab/>
            </w:r>
            <w:r>
              <w:rPr>
                <w:noProof/>
                <w:webHidden/>
              </w:rPr>
              <w:fldChar w:fldCharType="begin"/>
            </w:r>
            <w:r>
              <w:rPr>
                <w:noProof/>
                <w:webHidden/>
              </w:rPr>
              <w:instrText xml:space="preserve"> PAGEREF _Toc197067361 \h </w:instrText>
            </w:r>
            <w:r>
              <w:rPr>
                <w:noProof/>
                <w:webHidden/>
              </w:rPr>
            </w:r>
            <w:r>
              <w:rPr>
                <w:noProof/>
                <w:webHidden/>
              </w:rPr>
              <w:fldChar w:fldCharType="separate"/>
            </w:r>
            <w:r>
              <w:rPr>
                <w:noProof/>
                <w:webHidden/>
              </w:rPr>
              <w:t>30</w:t>
            </w:r>
            <w:r>
              <w:rPr>
                <w:noProof/>
                <w:webHidden/>
              </w:rPr>
              <w:fldChar w:fldCharType="end"/>
            </w:r>
          </w:hyperlink>
        </w:p>
        <w:p w14:paraId="1D679A1E" w14:textId="5C9A0289"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62" w:history="1">
            <w:r w:rsidRPr="00FF65C7">
              <w:rPr>
                <w:rStyle w:val="Hyperlink"/>
                <w:b/>
                <w:bCs/>
                <w:noProof/>
              </w:rPr>
              <w:t>5.1</w:t>
            </w:r>
            <w:r>
              <w:rPr>
                <w:rFonts w:asciiTheme="minorHAnsi" w:eastAsiaTheme="minorEastAsia" w:hAnsiTheme="minorHAnsi"/>
                <w:noProof/>
                <w:sz w:val="24"/>
                <w:szCs w:val="24"/>
                <w:lang w:eastAsia="en-GB"/>
              </w:rPr>
              <w:tab/>
            </w:r>
            <w:r w:rsidRPr="00FF65C7">
              <w:rPr>
                <w:rStyle w:val="Hyperlink"/>
                <w:b/>
                <w:bCs/>
                <w:noProof/>
              </w:rPr>
              <w:t>Evaluation of Project Success</w:t>
            </w:r>
            <w:r>
              <w:rPr>
                <w:noProof/>
                <w:webHidden/>
              </w:rPr>
              <w:tab/>
            </w:r>
            <w:r>
              <w:rPr>
                <w:noProof/>
                <w:webHidden/>
              </w:rPr>
              <w:fldChar w:fldCharType="begin"/>
            </w:r>
            <w:r>
              <w:rPr>
                <w:noProof/>
                <w:webHidden/>
              </w:rPr>
              <w:instrText xml:space="preserve"> PAGEREF _Toc197067362 \h </w:instrText>
            </w:r>
            <w:r>
              <w:rPr>
                <w:noProof/>
                <w:webHidden/>
              </w:rPr>
            </w:r>
            <w:r>
              <w:rPr>
                <w:noProof/>
                <w:webHidden/>
              </w:rPr>
              <w:fldChar w:fldCharType="separate"/>
            </w:r>
            <w:r>
              <w:rPr>
                <w:noProof/>
                <w:webHidden/>
              </w:rPr>
              <w:t>30</w:t>
            </w:r>
            <w:r>
              <w:rPr>
                <w:noProof/>
                <w:webHidden/>
              </w:rPr>
              <w:fldChar w:fldCharType="end"/>
            </w:r>
          </w:hyperlink>
        </w:p>
        <w:p w14:paraId="2A9023B4" w14:textId="51FA902E"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63" w:history="1">
            <w:r w:rsidRPr="00FF65C7">
              <w:rPr>
                <w:rStyle w:val="Hyperlink"/>
                <w:b/>
                <w:bCs/>
                <w:noProof/>
              </w:rPr>
              <w:t>5.2</w:t>
            </w:r>
            <w:r>
              <w:rPr>
                <w:rFonts w:asciiTheme="minorHAnsi" w:eastAsiaTheme="minorEastAsia" w:hAnsiTheme="minorHAnsi"/>
                <w:noProof/>
                <w:sz w:val="24"/>
                <w:szCs w:val="24"/>
                <w:lang w:eastAsia="en-GB"/>
              </w:rPr>
              <w:tab/>
            </w:r>
            <w:r w:rsidRPr="00FF65C7">
              <w:rPr>
                <w:rStyle w:val="Hyperlink"/>
                <w:b/>
                <w:bCs/>
                <w:noProof/>
              </w:rPr>
              <w:t>Reflection of Process</w:t>
            </w:r>
            <w:r>
              <w:rPr>
                <w:noProof/>
                <w:webHidden/>
              </w:rPr>
              <w:tab/>
            </w:r>
            <w:r>
              <w:rPr>
                <w:noProof/>
                <w:webHidden/>
              </w:rPr>
              <w:fldChar w:fldCharType="begin"/>
            </w:r>
            <w:r>
              <w:rPr>
                <w:noProof/>
                <w:webHidden/>
              </w:rPr>
              <w:instrText xml:space="preserve"> PAGEREF _Toc197067363 \h </w:instrText>
            </w:r>
            <w:r>
              <w:rPr>
                <w:noProof/>
                <w:webHidden/>
              </w:rPr>
            </w:r>
            <w:r>
              <w:rPr>
                <w:noProof/>
                <w:webHidden/>
              </w:rPr>
              <w:fldChar w:fldCharType="separate"/>
            </w:r>
            <w:r>
              <w:rPr>
                <w:noProof/>
                <w:webHidden/>
              </w:rPr>
              <w:t>31</w:t>
            </w:r>
            <w:r>
              <w:rPr>
                <w:noProof/>
                <w:webHidden/>
              </w:rPr>
              <w:fldChar w:fldCharType="end"/>
            </w:r>
          </w:hyperlink>
        </w:p>
        <w:p w14:paraId="76B669B5" w14:textId="37E4369B"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64" w:history="1">
            <w:r w:rsidRPr="00FF65C7">
              <w:rPr>
                <w:rStyle w:val="Hyperlink"/>
                <w:b/>
                <w:bCs/>
                <w:noProof/>
              </w:rPr>
              <w:t>5.3</w:t>
            </w:r>
            <w:r>
              <w:rPr>
                <w:rFonts w:asciiTheme="minorHAnsi" w:eastAsiaTheme="minorEastAsia" w:hAnsiTheme="minorHAnsi"/>
                <w:noProof/>
                <w:sz w:val="24"/>
                <w:szCs w:val="24"/>
                <w:lang w:eastAsia="en-GB"/>
              </w:rPr>
              <w:tab/>
            </w:r>
            <w:r w:rsidRPr="00FF65C7">
              <w:rPr>
                <w:rStyle w:val="Hyperlink"/>
                <w:b/>
                <w:bCs/>
                <w:noProof/>
              </w:rPr>
              <w:t>Evaluation of Software</w:t>
            </w:r>
            <w:r>
              <w:rPr>
                <w:noProof/>
                <w:webHidden/>
              </w:rPr>
              <w:tab/>
            </w:r>
            <w:r>
              <w:rPr>
                <w:noProof/>
                <w:webHidden/>
              </w:rPr>
              <w:fldChar w:fldCharType="begin"/>
            </w:r>
            <w:r>
              <w:rPr>
                <w:noProof/>
                <w:webHidden/>
              </w:rPr>
              <w:instrText xml:space="preserve"> PAGEREF _Toc197067364 \h </w:instrText>
            </w:r>
            <w:r>
              <w:rPr>
                <w:noProof/>
                <w:webHidden/>
              </w:rPr>
            </w:r>
            <w:r>
              <w:rPr>
                <w:noProof/>
                <w:webHidden/>
              </w:rPr>
              <w:fldChar w:fldCharType="separate"/>
            </w:r>
            <w:r>
              <w:rPr>
                <w:noProof/>
                <w:webHidden/>
              </w:rPr>
              <w:t>32</w:t>
            </w:r>
            <w:r>
              <w:rPr>
                <w:noProof/>
                <w:webHidden/>
              </w:rPr>
              <w:fldChar w:fldCharType="end"/>
            </w:r>
          </w:hyperlink>
        </w:p>
        <w:p w14:paraId="4F02433B" w14:textId="7E2B81BB"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65" w:history="1">
            <w:r w:rsidRPr="00FF65C7">
              <w:rPr>
                <w:rStyle w:val="Hyperlink"/>
                <w:b/>
                <w:bCs/>
                <w:noProof/>
              </w:rPr>
              <w:t>5.4</w:t>
            </w:r>
            <w:r>
              <w:rPr>
                <w:rFonts w:asciiTheme="minorHAnsi" w:eastAsiaTheme="minorEastAsia" w:hAnsiTheme="minorHAnsi"/>
                <w:noProof/>
                <w:sz w:val="24"/>
                <w:szCs w:val="24"/>
                <w:lang w:eastAsia="en-GB"/>
              </w:rPr>
              <w:tab/>
            </w:r>
            <w:r w:rsidRPr="00FF65C7">
              <w:rPr>
                <w:rStyle w:val="Hyperlink"/>
                <w:b/>
                <w:bCs/>
                <w:noProof/>
              </w:rPr>
              <w:t>Suggestions for Further Work</w:t>
            </w:r>
            <w:r>
              <w:rPr>
                <w:noProof/>
                <w:webHidden/>
              </w:rPr>
              <w:tab/>
            </w:r>
            <w:r>
              <w:rPr>
                <w:noProof/>
                <w:webHidden/>
              </w:rPr>
              <w:fldChar w:fldCharType="begin"/>
            </w:r>
            <w:r>
              <w:rPr>
                <w:noProof/>
                <w:webHidden/>
              </w:rPr>
              <w:instrText xml:space="preserve"> PAGEREF _Toc197067365 \h </w:instrText>
            </w:r>
            <w:r>
              <w:rPr>
                <w:noProof/>
                <w:webHidden/>
              </w:rPr>
            </w:r>
            <w:r>
              <w:rPr>
                <w:noProof/>
                <w:webHidden/>
              </w:rPr>
              <w:fldChar w:fldCharType="separate"/>
            </w:r>
            <w:r>
              <w:rPr>
                <w:noProof/>
                <w:webHidden/>
              </w:rPr>
              <w:t>32</w:t>
            </w:r>
            <w:r>
              <w:rPr>
                <w:noProof/>
                <w:webHidden/>
              </w:rPr>
              <w:fldChar w:fldCharType="end"/>
            </w:r>
          </w:hyperlink>
        </w:p>
        <w:p w14:paraId="24DA1FA7" w14:textId="7C539A39" w:rsidR="00ED049C" w:rsidRDefault="00ED049C">
          <w:pPr>
            <w:pStyle w:val="TOC2"/>
            <w:tabs>
              <w:tab w:val="left" w:pos="960"/>
              <w:tab w:val="right" w:leader="dot" w:pos="9060"/>
            </w:tabs>
            <w:rPr>
              <w:rFonts w:asciiTheme="minorHAnsi" w:eastAsiaTheme="minorEastAsia" w:hAnsiTheme="minorHAnsi"/>
              <w:noProof/>
              <w:sz w:val="24"/>
              <w:szCs w:val="24"/>
              <w:lang w:eastAsia="en-GB"/>
            </w:rPr>
          </w:pPr>
          <w:hyperlink w:anchor="_Toc197067366" w:history="1">
            <w:r w:rsidRPr="00FF65C7">
              <w:rPr>
                <w:rStyle w:val="Hyperlink"/>
                <w:b/>
                <w:bCs/>
                <w:noProof/>
              </w:rPr>
              <w:t>5.5</w:t>
            </w:r>
            <w:r>
              <w:rPr>
                <w:rFonts w:asciiTheme="minorHAnsi" w:eastAsiaTheme="minorEastAsia" w:hAnsiTheme="minorHAnsi"/>
                <w:noProof/>
                <w:sz w:val="24"/>
                <w:szCs w:val="24"/>
                <w:lang w:eastAsia="en-GB"/>
              </w:rPr>
              <w:tab/>
            </w:r>
            <w:r w:rsidRPr="00FF65C7">
              <w:rPr>
                <w:rStyle w:val="Hyperlink"/>
                <w:b/>
                <w:bCs/>
                <w:noProof/>
              </w:rPr>
              <w:t>Conclusion</w:t>
            </w:r>
            <w:r>
              <w:rPr>
                <w:noProof/>
                <w:webHidden/>
              </w:rPr>
              <w:tab/>
            </w:r>
            <w:r>
              <w:rPr>
                <w:noProof/>
                <w:webHidden/>
              </w:rPr>
              <w:fldChar w:fldCharType="begin"/>
            </w:r>
            <w:r>
              <w:rPr>
                <w:noProof/>
                <w:webHidden/>
              </w:rPr>
              <w:instrText xml:space="preserve"> PAGEREF _Toc197067366 \h </w:instrText>
            </w:r>
            <w:r>
              <w:rPr>
                <w:noProof/>
                <w:webHidden/>
              </w:rPr>
            </w:r>
            <w:r>
              <w:rPr>
                <w:noProof/>
                <w:webHidden/>
              </w:rPr>
              <w:fldChar w:fldCharType="separate"/>
            </w:r>
            <w:r>
              <w:rPr>
                <w:noProof/>
                <w:webHidden/>
              </w:rPr>
              <w:t>32</w:t>
            </w:r>
            <w:r>
              <w:rPr>
                <w:noProof/>
                <w:webHidden/>
              </w:rPr>
              <w:fldChar w:fldCharType="end"/>
            </w:r>
          </w:hyperlink>
        </w:p>
        <w:p w14:paraId="5966BFC3" w14:textId="5EFD0EC0"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Default="00A20683" w:rsidP="00EA07B5">
      <w:pPr>
        <w:pStyle w:val="Heading2"/>
        <w:numPr>
          <w:ilvl w:val="0"/>
          <w:numId w:val="0"/>
        </w:numPr>
        <w:spacing w:line="360" w:lineRule="auto"/>
        <w:ind w:left="170"/>
        <w:rPr>
          <w:rFonts w:ascii="Arial Black" w:hAnsi="Arial Black" w:cs="Arial"/>
          <w:sz w:val="44"/>
          <w:szCs w:val="44"/>
        </w:rPr>
      </w:pPr>
      <w:bookmarkStart w:id="0" w:name="_Toc197067348"/>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1856588E" w14:textId="47A76014" w:rsidR="0001562D" w:rsidRPr="0001562D" w:rsidRDefault="0001562D" w:rsidP="0001562D">
      <w:r>
        <w:t xml:space="preserve">The </w:t>
      </w:r>
      <w:r w:rsidR="00824B0A">
        <w:t>project discussed in this report is hosted on a repository at</w:t>
      </w:r>
      <w:r w:rsidR="00F94603">
        <w:t xml:space="preserve"> https://github.com/RyanMcClean/wizlight-music-sync. If you have trouble accessing the repository, please contact</w:t>
      </w:r>
      <w:r w:rsidR="005E5878">
        <w:t xml:space="preserve"> rurquhart01@qub.ac.uk.</w:t>
      </w:r>
    </w:p>
    <w:p w14:paraId="32E01C3C" w14:textId="724D5CBB" w:rsidR="00DF5153" w:rsidRPr="001D0BF7" w:rsidRDefault="00057C0B" w:rsidP="00EA07B5">
      <w:pPr>
        <w:spacing w:line="360" w:lineRule="auto"/>
        <w:rPr>
          <w:rFonts w:cs="Arial"/>
        </w:rPr>
      </w:pPr>
      <w:r w:rsidRPr="001D0BF7">
        <w:rPr>
          <w:rFonts w:cs="Arial"/>
        </w:rPr>
        <w:t xml:space="preserve">This report </w:t>
      </w:r>
      <w:r w:rsidR="00F94603">
        <w:rPr>
          <w:rFonts w:cs="Arial"/>
        </w:rPr>
        <w:t>focuses on the development of a Music-Synchronised Light Control System (hereafter referred to as Bulb Bop). The report will consist of six chapters: Chapter One, Understanding the Problem; Chapter Two, User interface design; Chapter Three, Architecture design and algorithm explanation; Chapter Four, Experimentation; Chapter Five, Testing; and</w:t>
      </w:r>
      <w:r w:rsidR="00DF5153" w:rsidRPr="001D0BF7">
        <w:rPr>
          <w:rFonts w:cs="Arial"/>
        </w:rPr>
        <w:t xml:space="preserve"> Chapter </w:t>
      </w:r>
      <w:r w:rsidR="007B3D90" w:rsidRPr="001D0BF7">
        <w:rPr>
          <w:rFonts w:cs="Arial"/>
        </w:rPr>
        <w:t>Six</w:t>
      </w:r>
      <w:r w:rsidR="00DF5153" w:rsidRPr="001D0BF7">
        <w:rPr>
          <w:rFonts w:cs="Arial"/>
        </w:rPr>
        <w:t xml:space="preserve">, Evaluation and Conclusion. </w:t>
      </w:r>
      <w:r w:rsidR="001E66C0" w:rsidRPr="001D0BF7">
        <w:rPr>
          <w:rFonts w:cs="Arial"/>
        </w:rPr>
        <w:t>The content of these chapters will be explained in the rest of the introduction.</w:t>
      </w:r>
    </w:p>
    <w:p w14:paraId="480E2EE1" w14:textId="49A56442"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w:t>
      </w:r>
      <w:r w:rsidR="00356AA7">
        <w:rPr>
          <w:rFonts w:cs="Arial"/>
        </w:rPr>
        <w:t xml:space="preserve">explore the problem and the basis on which the Bulb Bop was developed. This will include my initial understanding of the project based on the title and the preliminary meetings with my supervisor. It will then progress into my initial investigations about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C67607">
        <w:rPr>
          <w:rFonts w:cs="Arial"/>
        </w:rPr>
        <w:t>decided-upon</w:t>
      </w:r>
      <w:r w:rsidR="00914D57" w:rsidRPr="001D0BF7">
        <w:rPr>
          <w:rFonts w:cs="Arial"/>
        </w:rPr>
        <w:t xml:space="preserve"> </w:t>
      </w:r>
      <w:r w:rsidR="000C6D3D" w:rsidRPr="001D0BF7">
        <w:rPr>
          <w:rFonts w:cs="Arial"/>
        </w:rPr>
        <w:t xml:space="preserve">plan of action for development. </w:t>
      </w:r>
    </w:p>
    <w:p w14:paraId="6DFCB3F4" w14:textId="033CC10B"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w:t>
      </w:r>
      <w:r w:rsidR="00C67607">
        <w:rPr>
          <w:rFonts w:cs="Arial"/>
        </w:rPr>
        <w:t>development of the user interface. This will include the early iterations of the user interface and how these early iterations influenced the final design. It should be noted, however, that the bulk of the work in this project was the beat detection algorithm, and therefore, less thought was put into the user interface than</w:t>
      </w:r>
      <w:r w:rsidR="00626FE6" w:rsidRPr="001D0BF7">
        <w:rPr>
          <w:rFonts w:cs="Arial"/>
        </w:rPr>
        <w:t xml:space="preserve"> into the back</w:t>
      </w:r>
      <w:r w:rsidR="00730C78" w:rsidRPr="001D0BF7">
        <w:rPr>
          <w:rFonts w:cs="Arial"/>
        </w:rPr>
        <w:t xml:space="preserve"> end of </w:t>
      </w:r>
      <w:r w:rsidR="006148D0">
        <w:rPr>
          <w:rFonts w:cs="Arial"/>
        </w:rPr>
        <w:t>Bulb Bop</w:t>
      </w:r>
      <w:r w:rsidR="00730C78" w:rsidRPr="001D0BF7">
        <w:rPr>
          <w:rFonts w:cs="Arial"/>
        </w:rPr>
        <w:t>.</w:t>
      </w:r>
    </w:p>
    <w:p w14:paraId="6DB09D02" w14:textId="599F857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w:t>
      </w:r>
      <w:r w:rsidR="006F1E82">
        <w:rPr>
          <w:rFonts w:cs="Arial"/>
        </w:rPr>
        <w:t>development of the architecture and algorithm design. This section will explain the architecture upon which Bulb Bop can be run and the algorithms that allow it to run. This is the chapter in which the bulk of this project's work</w:t>
      </w:r>
      <w:r w:rsidR="00630DD4" w:rsidRPr="001D0BF7">
        <w:rPr>
          <w:rFonts w:cs="Arial"/>
        </w:rPr>
        <w:t xml:space="preserve"> will be explained.</w:t>
      </w:r>
    </w:p>
    <w:p w14:paraId="784DEFA8" w14:textId="2CA9FC7B" w:rsidR="00461776" w:rsidRPr="001D0BF7" w:rsidRDefault="00461776" w:rsidP="00EA07B5">
      <w:pPr>
        <w:spacing w:line="360" w:lineRule="auto"/>
        <w:rPr>
          <w:rFonts w:cs="Arial"/>
        </w:rPr>
      </w:pPr>
      <w:r w:rsidRPr="001D0BF7">
        <w:rPr>
          <w:rFonts w:cs="Arial"/>
        </w:rPr>
        <w:t xml:space="preserve">Chapter </w:t>
      </w:r>
      <w:r w:rsidR="001A19D5">
        <w:rPr>
          <w:rFonts w:cs="Arial"/>
        </w:rPr>
        <w:t>Four</w:t>
      </w:r>
      <w:r w:rsidRPr="001D0BF7">
        <w:rPr>
          <w:rFonts w:cs="Arial"/>
        </w:rPr>
        <w:t xml:space="preserve"> will contain the testing carried out on the </w:t>
      </w:r>
      <w:r w:rsidR="00A21862" w:rsidRPr="001D0BF7">
        <w:rPr>
          <w:rFonts w:cs="Arial"/>
        </w:rPr>
        <w:t xml:space="preserve">project, during its development,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22F76C94" w:rsidR="00B74F37" w:rsidRDefault="00B74F37" w:rsidP="00EA07B5">
      <w:pPr>
        <w:spacing w:line="360" w:lineRule="auto"/>
        <w:rPr>
          <w:rFonts w:cs="Arial"/>
        </w:rPr>
      </w:pPr>
      <w:r w:rsidRPr="001D0BF7">
        <w:rPr>
          <w:rFonts w:cs="Arial"/>
        </w:rPr>
        <w:t xml:space="preserve">Chapter </w:t>
      </w:r>
      <w:r w:rsidR="001A19D5">
        <w:rPr>
          <w:rFonts w:cs="Arial"/>
        </w:rPr>
        <w:t>Five</w:t>
      </w:r>
      <w:r w:rsidRPr="001D0BF7">
        <w:rPr>
          <w:rFonts w:cs="Arial"/>
        </w:rPr>
        <w:t xml:space="preserve"> will be the final evaluation and conclusion of the project. Discussing the success or failure of the development of </w:t>
      </w:r>
      <w:r w:rsidR="006148D0">
        <w:rPr>
          <w:rFonts w:cs="Arial"/>
        </w:rPr>
        <w:t>Bulb Bop</w:t>
      </w:r>
      <w:r w:rsidRPr="001D0BF7">
        <w:rPr>
          <w:rFonts w:cs="Arial"/>
        </w:rPr>
        <w:t xml:space="preserve">. It will evaluate different technologies utilised </w:t>
      </w:r>
      <w:r w:rsidR="00252D61" w:rsidRPr="001D0BF7">
        <w:rPr>
          <w:rFonts w:cs="Arial"/>
        </w:rPr>
        <w:t xml:space="preserve">and how they have impacted the final system shape. There will be a reflection on my own development of the project,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5AA59CF9" w14:textId="6EF2C412" w:rsidR="007C1052" w:rsidRDefault="001A19D5" w:rsidP="001A19D5">
      <w:pPr>
        <w:rPr>
          <w:rFonts w:cs="Arial"/>
        </w:rPr>
      </w:pPr>
      <w:r>
        <w:rPr>
          <w:rFonts w:cs="Arial"/>
        </w:rPr>
        <w:br w:type="page"/>
      </w: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7067349"/>
      <w:r w:rsidRPr="001D0BF7">
        <w:rPr>
          <w:rFonts w:ascii="Arial Black" w:hAnsi="Arial Black" w:cs="Arial"/>
        </w:rPr>
        <w:lastRenderedPageBreak/>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05B857D1" w:rsidR="002D44A7" w:rsidRPr="001D0BF7" w:rsidRDefault="00287E69" w:rsidP="00EA07B5">
      <w:pPr>
        <w:spacing w:line="360" w:lineRule="auto"/>
        <w:ind w:left="720"/>
        <w:rPr>
          <w:rFonts w:cs="Arial"/>
        </w:rPr>
      </w:pPr>
      <w:r w:rsidRPr="001D0BF7">
        <w:rPr>
          <w:rFonts w:cs="Arial"/>
        </w:rPr>
        <w:t xml:space="preserve">“Develop a system that integrates music with dynamic lighting displays to create an </w:t>
      </w:r>
      <w:r w:rsidR="00BD6EF5">
        <w:rPr>
          <w:rFonts w:cs="Arial"/>
        </w:rPr>
        <w:t>'instant smart disco light' function or a '</w:t>
      </w:r>
      <w:r w:rsidRPr="001D0BF7">
        <w:rPr>
          <w:rFonts w:cs="Arial"/>
        </w:rPr>
        <w:t>smart lighting solution for improved well-being.</w:t>
      </w:r>
      <w:r w:rsidR="00C67607">
        <w:rPr>
          <w:rFonts w:cs="Arial"/>
        </w:rPr>
        <w:t>’</w:t>
      </w:r>
      <w:r w:rsidRPr="001D0BF7">
        <w:rPr>
          <w:rFonts w:cs="Arial"/>
        </w:rPr>
        <w:t xml:space="preserve"> The system should control a Wi-Fi-enabled smart light bulb, adjusting its brightness and colour in sync with music rhythms, enhancing the atmosphere in any setting.”</w:t>
      </w:r>
    </w:p>
    <w:p w14:paraId="0316E67E" w14:textId="478AA3BE" w:rsidR="00502973" w:rsidRPr="001D0BF7" w:rsidRDefault="00110CC9" w:rsidP="00EA07B5">
      <w:pPr>
        <w:spacing w:line="360" w:lineRule="auto"/>
        <w:rPr>
          <w:rFonts w:cs="Arial"/>
        </w:rPr>
      </w:pPr>
      <w:r>
        <w:rPr>
          <w:rFonts w:cs="Arial"/>
        </w:rPr>
        <w:t>In addition</w:t>
      </w:r>
      <w:r w:rsidR="00F35269" w:rsidRPr="001D0BF7">
        <w:rPr>
          <w:rFonts w:cs="Arial"/>
        </w:rPr>
        <w:t xml:space="preserve">, there were four main </w:t>
      </w:r>
      <w:r w:rsidR="00314ED6" w:rsidRPr="001D0BF7">
        <w:rPr>
          <w:rFonts w:cs="Arial"/>
        </w:rPr>
        <w:t xml:space="preserve">functional criteria for </w:t>
      </w:r>
      <w:r>
        <w:rPr>
          <w:rFonts w:cs="Arial"/>
        </w:rPr>
        <w:t>developing</w:t>
      </w:r>
      <w:r w:rsidR="00314ED6" w:rsidRPr="001D0BF7">
        <w:rPr>
          <w:rFonts w:cs="Arial"/>
        </w:rPr>
        <w:t xml:space="preserve"> </w:t>
      </w:r>
      <w:r w:rsidR="006148D0">
        <w:rPr>
          <w:rFonts w:cs="Arial"/>
        </w:rPr>
        <w:t>Bulb Bop</w:t>
      </w:r>
      <w:r w:rsidR="00314ED6" w:rsidRPr="001D0BF7">
        <w:rPr>
          <w:rFonts w:cs="Arial"/>
        </w:rPr>
        <w:t xml:space="preserve">. </w:t>
      </w:r>
    </w:p>
    <w:p w14:paraId="6EEB45E3" w14:textId="2E64F78D"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110CC9">
        <w:rPr>
          <w:rFonts w:cs="Arial"/>
        </w:rPr>
        <w:t>Wi-Fi-enabled</w:t>
      </w:r>
      <w:r w:rsidRPr="001D0BF7">
        <w:rPr>
          <w:rFonts w:cs="Arial"/>
        </w:rPr>
        <w:t xml:space="preserve">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69358FF2" w:rsidR="00667412" w:rsidRPr="001D0BF7" w:rsidRDefault="00110CC9" w:rsidP="00EA07B5">
      <w:pPr>
        <w:spacing w:line="360" w:lineRule="auto"/>
        <w:rPr>
          <w:rFonts w:cs="Arial"/>
        </w:rPr>
      </w:pPr>
      <w:r>
        <w:rPr>
          <w:rFonts w:cs="Arial"/>
        </w:rPr>
        <w:t xml:space="preserve">No restriction was placed on the technologies to be utilised in this project, such as specific bulbs, programming languages, or web frameworks. However, due to having to use third-party hardware (the smart bulbs), a </w:t>
      </w:r>
      <w:r w:rsidR="006F1E82">
        <w:rPr>
          <w:rFonts w:cs="Arial"/>
        </w:rPr>
        <w:t>particular</w:t>
      </w:r>
      <w:r>
        <w:rPr>
          <w:rFonts w:cs="Arial"/>
        </w:rPr>
        <w:t xml:space="preserve"> API dictated by the manufacturer </w:t>
      </w:r>
      <w:r w:rsidR="004715DD">
        <w:rPr>
          <w:rFonts w:cs="Arial"/>
        </w:rPr>
        <w:t>would</w:t>
      </w:r>
      <w:r w:rsidR="001B444A" w:rsidRPr="001D0BF7">
        <w:rPr>
          <w:rFonts w:cs="Arial"/>
        </w:rPr>
        <w:t xml:space="preserve"> have to be used.</w:t>
      </w:r>
      <w:r w:rsidR="00E7742F" w:rsidRPr="001D0BF7">
        <w:rPr>
          <w:rFonts w:cs="Arial"/>
        </w:rPr>
        <w:t xml:space="preserve"> </w:t>
      </w:r>
    </w:p>
    <w:p w14:paraId="16C89E81" w14:textId="234C0070"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w:t>
      </w:r>
      <w:r w:rsidR="00236A91">
        <w:rPr>
          <w:rFonts w:cs="Arial"/>
        </w:rPr>
        <w:t>does not define</w:t>
      </w:r>
      <w:r w:rsidR="00564AF7" w:rsidRPr="001D0BF7">
        <w:rPr>
          <w:rFonts w:cs="Arial"/>
        </w:rPr>
        <w:t xml:space="preserve"> the user </w:t>
      </w:r>
      <w:r w:rsidR="00236A91">
        <w:rPr>
          <w:rFonts w:cs="Arial"/>
        </w:rPr>
        <w:t>for whom the application is supposed to be designed</w:t>
      </w:r>
      <w:r w:rsidR="00564AF7" w:rsidRPr="001D0BF7">
        <w:rPr>
          <w:rFonts w:cs="Arial"/>
        </w:rPr>
        <w:t xml:space="preserve">. </w:t>
      </w:r>
      <w:r w:rsidR="00873B47" w:rsidRPr="001D0BF7">
        <w:rPr>
          <w:rFonts w:cs="Arial"/>
        </w:rPr>
        <w:t xml:space="preserve">However, </w:t>
      </w:r>
      <w:r w:rsidR="00D9183C">
        <w:rPr>
          <w:rFonts w:cs="Arial"/>
        </w:rPr>
        <w:t>through discussions</w:t>
      </w:r>
      <w:r w:rsidR="00B057A2">
        <w:rPr>
          <w:rFonts w:cs="Arial"/>
        </w:rPr>
        <w:t xml:space="preserve">, the intended user was defined broadly, from families to </w:t>
      </w:r>
      <w:r w:rsidR="00D92D78">
        <w:rPr>
          <w:rFonts w:cs="Arial"/>
        </w:rPr>
        <w:t>DJS to people hosting a party. The decided goal was narrowed down to someone hosting a party in their house. This user would either use a microphone attached to the computer running Bulb Bop or</w:t>
      </w:r>
      <w:r w:rsidR="00B057A2">
        <w:rPr>
          <w:rFonts w:cs="Arial"/>
        </w:rPr>
        <w:t xml:space="preserve"> play</w:t>
      </w:r>
      <w:r w:rsidR="00441447" w:rsidRPr="001D0BF7">
        <w:rPr>
          <w:rFonts w:cs="Arial"/>
        </w:rPr>
        <w:t xml:space="preserve"> the music from its speakers.</w:t>
      </w:r>
    </w:p>
    <w:p w14:paraId="0B15027D" w14:textId="7DE2597C" w:rsidR="00972A8F" w:rsidRPr="001D0BF7" w:rsidRDefault="00712672" w:rsidP="00EA07B5">
      <w:pPr>
        <w:spacing w:line="360" w:lineRule="auto"/>
        <w:rPr>
          <w:rFonts w:cs="Arial"/>
        </w:rPr>
      </w:pPr>
      <w:r>
        <w:rPr>
          <w:rFonts w:cs="Arial"/>
        </w:rPr>
        <w:t>Research was carried out from the initial description of the project, which covered two main areas. The first was the bulb, whose brand would be appropriate for the project. The second was the programming language; this programming language had to fulfil two criteria: it needed access to the audio from the operating system (Windows and Linux) and</w:t>
      </w:r>
      <w:r w:rsidR="004C0C10">
        <w:rPr>
          <w:rFonts w:cs="Arial"/>
        </w:rPr>
        <w:t xml:space="preserve"> be able to host a web server,</w:t>
      </w:r>
      <w:r w:rsidR="00BC25BB" w:rsidRPr="001D0BF7">
        <w:rPr>
          <w:rFonts w:cs="Arial"/>
        </w:rPr>
        <w:t xml:space="preserve"> which would provide the user interface. </w:t>
      </w:r>
    </w:p>
    <w:p w14:paraId="6161129D" w14:textId="1D4FE4F4"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use, Wiz, TP-Link Kasa, TP-Link Tapo, YeeLight, Shelly, Philips Hue, Athom</w:t>
      </w:r>
      <w:r w:rsidR="00973995">
        <w:rPr>
          <w:rFonts w:cs="Arial"/>
        </w:rPr>
        <w:t xml:space="preserve"> tech, and Switchbot</w:t>
      </w:r>
      <w:r w:rsidR="00B1210B" w:rsidRPr="001D0BF7">
        <w:rPr>
          <w:rFonts w:cs="Arial"/>
        </w:rPr>
        <w:t xml:space="preserve">. From </w:t>
      </w:r>
      <w:r w:rsidR="002E33CF" w:rsidRPr="001D0BF7">
        <w:rPr>
          <w:rFonts w:cs="Arial"/>
        </w:rPr>
        <w:t>all</w:t>
      </w:r>
      <w:r w:rsidR="00B1210B" w:rsidRPr="001D0BF7">
        <w:rPr>
          <w:rFonts w:cs="Arial"/>
        </w:rPr>
        <w:t xml:space="preserve"> these bulbs</w:t>
      </w:r>
      <w:r w:rsidR="005F4EEE">
        <w:rPr>
          <w:rFonts w:cs="Arial"/>
        </w:rPr>
        <w:t>,</w:t>
      </w:r>
      <w:r w:rsidR="00B1210B" w:rsidRPr="001D0BF7">
        <w:rPr>
          <w:rFonts w:cs="Arial"/>
        </w:rPr>
        <w:t xml:space="preserve"> </w:t>
      </w:r>
      <w:r w:rsidR="00684683">
        <w:rPr>
          <w:rFonts w:cs="Arial"/>
        </w:rPr>
        <w:t xml:space="preserve">it was </w:t>
      </w:r>
      <w:r w:rsidR="00B1210B" w:rsidRPr="001D0BF7">
        <w:rPr>
          <w:rFonts w:cs="Arial"/>
        </w:rPr>
        <w:t xml:space="preserve">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 xml:space="preserve">he reasons for this were the cost, the open API </w:t>
      </w:r>
      <w:r w:rsidR="001B4768" w:rsidRPr="005F4EEE">
        <w:rPr>
          <w:rFonts w:cs="Arial"/>
        </w:rPr>
        <w:t>(bulbs like TP-Link Tapo have</w:t>
      </w:r>
      <w:r w:rsidR="00DD6CC0" w:rsidRPr="005F4EEE">
        <w:rPr>
          <w:rFonts w:cs="Arial"/>
        </w:rPr>
        <w:t xml:space="preserve"> a</w:t>
      </w:r>
      <w:r w:rsidR="001B4768" w:rsidRPr="005F4EEE">
        <w:rPr>
          <w:rFonts w:cs="Arial"/>
        </w:rPr>
        <w:t xml:space="preserve"> closed </w:t>
      </w:r>
      <w:r w:rsidR="00DD6CC0" w:rsidRPr="005F4EEE">
        <w:rPr>
          <w:rFonts w:cs="Arial"/>
        </w:rPr>
        <w:t xml:space="preserve">API so users must use their app), the app does not require a hub to operate (Philips Hue </w:t>
      </w:r>
      <w:r w:rsidR="005F4EEE">
        <w:rPr>
          <w:rFonts w:cs="Arial"/>
        </w:rPr>
        <w:t>requires a hub</w:t>
      </w:r>
      <w:r w:rsidR="00DD6CC0" w:rsidRPr="005F4EEE">
        <w:rPr>
          <w:rFonts w:cs="Arial"/>
        </w:rPr>
        <w:t>), and from my reading of various forums</w:t>
      </w:r>
      <w:r w:rsidR="00DD6CC0">
        <w:rPr>
          <w:rFonts w:cs="Arial"/>
          <w:i/>
          <w:iCs/>
        </w:rPr>
        <w:t>,</w:t>
      </w:r>
      <w:r w:rsidR="001B4768" w:rsidRPr="001D0BF7">
        <w:rPr>
          <w:rFonts w:cs="Arial"/>
        </w:rPr>
        <w:t xml:space="preserve"> wiz was highly recommended as a bulb brand.</w:t>
      </w:r>
      <w:r w:rsidR="007655C2" w:rsidRPr="001D0BF7">
        <w:rPr>
          <w:rFonts w:cs="Arial"/>
        </w:rPr>
        <w:t xml:space="preserve"> Based on this research</w:t>
      </w:r>
      <w:r w:rsidR="002E33CF">
        <w:rPr>
          <w:rFonts w:cs="Arial"/>
        </w:rPr>
        <w:t>,</w:t>
      </w:r>
      <w:r w:rsidR="007655C2" w:rsidRPr="001D0BF7">
        <w:rPr>
          <w:rFonts w:cs="Arial"/>
        </w:rPr>
        <w:t xml:space="preserve"> </w:t>
      </w:r>
      <w:r w:rsidR="00684683">
        <w:rPr>
          <w:rFonts w:cs="Arial"/>
        </w:rPr>
        <w:t>A</w:t>
      </w:r>
      <w:r w:rsidR="007655C2" w:rsidRPr="001D0BF7">
        <w:rPr>
          <w:rFonts w:cs="Arial"/>
        </w:rPr>
        <w:t xml:space="preserve"> </w:t>
      </w:r>
      <w:r w:rsidR="002B74C4" w:rsidRPr="001D0BF7">
        <w:rPr>
          <w:rFonts w:cs="Arial"/>
        </w:rPr>
        <w:t>WizBulb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bulb</w:t>
      </w:r>
      <w:r w:rsidR="0049264A">
        <w:rPr>
          <w:rFonts w:cs="Arial"/>
        </w:rPr>
        <w:t xml:space="preserve"> (A </w:t>
      </w:r>
      <w:r w:rsidR="002E33CF">
        <w:rPr>
          <w:rFonts w:cs="Arial"/>
        </w:rPr>
        <w:t>colour-changing</w:t>
      </w:r>
      <w:r w:rsidR="0049264A">
        <w:rPr>
          <w:rFonts w:cs="Arial"/>
        </w:rPr>
        <w:t xml:space="preserve"> bulb)</w:t>
      </w:r>
      <w:r w:rsidR="00684683">
        <w:rPr>
          <w:rFonts w:cs="Arial"/>
        </w:rPr>
        <w:t xml:space="preserve"> was purchased, and</w:t>
      </w:r>
      <w:r w:rsidR="00A83A86">
        <w:rPr>
          <w:rFonts w:cs="Arial"/>
        </w:rPr>
        <w:t xml:space="preserve"> </w:t>
      </w:r>
      <w:r w:rsidR="002E33CF">
        <w:rPr>
          <w:rFonts w:cs="Arial"/>
        </w:rPr>
        <w:t xml:space="preserve">later </w:t>
      </w:r>
      <w:r w:rsidR="0049264A">
        <w:rPr>
          <w:rFonts w:cs="Arial"/>
        </w:rPr>
        <w:t xml:space="preserve">a </w:t>
      </w:r>
      <w:r w:rsidR="002E33CF">
        <w:rPr>
          <w:rFonts w:cs="Arial"/>
        </w:rPr>
        <w:t>non-colour-changing</w:t>
      </w:r>
      <w:r w:rsidR="0049264A">
        <w:rPr>
          <w:rFonts w:cs="Arial"/>
        </w:rPr>
        <w:t xml:space="preserve"> bulb </w:t>
      </w:r>
      <w:r w:rsidR="00A83A86">
        <w:rPr>
          <w:rFonts w:cs="Arial"/>
        </w:rPr>
        <w:t>was procured.</w:t>
      </w:r>
    </w:p>
    <w:p w14:paraId="3004A143" w14:textId="63AE237C"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libraries I looked at </w:t>
      </w:r>
      <w:r w:rsidR="002630FF">
        <w:rPr>
          <w:rFonts w:cs="Arial"/>
        </w:rPr>
        <w:t>were TarsosDSP</w:t>
      </w:r>
      <w:r w:rsidR="00C5215E">
        <w:rPr>
          <w:rFonts w:cs="Arial"/>
        </w:rPr>
        <w:fldChar w:fldCharType="begin"/>
      </w:r>
      <w:r w:rsidR="006530DD">
        <w:rPr>
          <w:rFonts w:cs="Arial"/>
        </w:rPr>
        <w:instrText xml:space="preserve"> ADDIN ZOTERO_ITEM CSL_CITATION {"citationID":"13i0Y8hS","properties":{"formattedCitation":"(Six, 2011/2025)","plainCitation":"(Six, 2011/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6530DD" w:rsidRPr="006530DD">
        <w:rPr>
          <w:rFonts w:cs="Arial"/>
        </w:rPr>
        <w:t>(Six, 2011/2025)</w:t>
      </w:r>
      <w:r w:rsidR="00C5215E">
        <w:rPr>
          <w:rFonts w:cs="Arial"/>
        </w:rPr>
        <w:fldChar w:fldCharType="end"/>
      </w:r>
      <w:r w:rsidR="002630FF">
        <w:rPr>
          <w:rFonts w:cs="Arial"/>
        </w:rPr>
        <w:t xml:space="preserve"> and Jipes by Tagtraum</w:t>
      </w:r>
      <w:r w:rsidR="00C5215E">
        <w:rPr>
          <w:rFonts w:cs="Arial"/>
        </w:rPr>
        <w:fldChar w:fldCharType="begin"/>
      </w:r>
      <w:r w:rsidR="000F2945">
        <w:rPr>
          <w:rFonts w:cs="Arial"/>
        </w:rPr>
        <w:instrText xml:space="preserve"> ADDIN ZOTERO_ITEM CSL_CITATION {"citationID":"SLF5TRK2","properties":{"formattedCitation":"(Schreiber, 2013/2024)","plainCitation":"(Schreiber, 2013/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F2945" w:rsidRPr="000F2945">
        <w:rPr>
          <w:rFonts w:cs="Arial"/>
        </w:rPr>
        <w:t>(Schreiber, 2013/2024)</w:t>
      </w:r>
      <w:r w:rsidR="00C5215E">
        <w:rPr>
          <w:rFonts w:cs="Arial"/>
        </w:rPr>
        <w:fldChar w:fldCharType="end"/>
      </w:r>
      <w:r w:rsidR="00606B67">
        <w:rPr>
          <w:rFonts w:cs="Arial"/>
        </w:rPr>
        <w:t xml:space="preserve">, </w:t>
      </w:r>
      <w:r w:rsidR="005F28C5">
        <w:rPr>
          <w:rFonts w:cs="Arial"/>
        </w:rPr>
        <w:t xml:space="preserve">both of which </w:t>
      </w:r>
      <w:r w:rsidR="00850F2E">
        <w:rPr>
          <w:rFonts w:cs="Arial"/>
        </w:rPr>
        <w:t xml:space="preserve">I was unable to gain access to audio data from the host machine using. </w:t>
      </w:r>
      <w:r w:rsidR="00C94F91">
        <w:rPr>
          <w:rFonts w:cs="Arial"/>
        </w:rPr>
        <w:t xml:space="preserve">Jipes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r w:rsidR="00EF2A90">
        <w:rPr>
          <w:rFonts w:cs="Arial"/>
        </w:rPr>
        <w:t xml:space="preserve">TarsosDSP, </w:t>
      </w:r>
      <w:r w:rsidR="00EF2A90">
        <w:rPr>
          <w:rFonts w:cs="Arial"/>
        </w:rPr>
        <w:lastRenderedPageBreak/>
        <w:t xml:space="preserve">it used Gradle to build it, </w:t>
      </w:r>
      <w:r w:rsidR="006052F6">
        <w:rPr>
          <w:rFonts w:cs="Arial"/>
        </w:rPr>
        <w:t>which was</w:t>
      </w:r>
      <w:r w:rsidR="00EF2A90">
        <w:rPr>
          <w:rFonts w:cs="Arial"/>
        </w:rPr>
        <w:t xml:space="preserve"> something that, given the time I needed to get the project started, </w:t>
      </w:r>
      <w:r w:rsidR="00977EE7">
        <w:rPr>
          <w:rFonts w:cs="Arial"/>
        </w:rPr>
        <w:t xml:space="preserve">I was unable to figure out. </w:t>
      </w:r>
    </w:p>
    <w:p w14:paraId="0CC851FE" w14:textId="5AB961AC" w:rsidR="003565D6" w:rsidRDefault="00977EE7" w:rsidP="003565D6">
      <w:pPr>
        <w:spacing w:line="360" w:lineRule="auto"/>
        <w:rPr>
          <w:rFonts w:cs="Arial"/>
        </w:rPr>
      </w:pPr>
      <w:r>
        <w:rPr>
          <w:rFonts w:cs="Arial"/>
        </w:rPr>
        <w:t>As such, I looked for another programming language that would allow me access to this host audio data</w:t>
      </w:r>
      <w:r w:rsidR="00EF2B8F">
        <w:rPr>
          <w:rFonts w:cs="Arial"/>
        </w:rPr>
        <w:t>. For this</w:t>
      </w:r>
      <w:r w:rsidR="00307FE6">
        <w:rPr>
          <w:rFonts w:cs="Arial"/>
        </w:rPr>
        <w:t>, I turned to Python; there is a Python package named PyAudio, and it reliably and easily allows developers access to the host machine's</w:t>
      </w:r>
      <w:r w:rsidR="00155614">
        <w:rPr>
          <w:rFonts w:cs="Arial"/>
        </w:rPr>
        <w:t xml:space="preserve"> audio data. </w:t>
      </w:r>
      <w:r w:rsidR="00243702">
        <w:rPr>
          <w:rFonts w:cs="Arial"/>
        </w:rPr>
        <w:t>The issue</w:t>
      </w:r>
      <w:r w:rsidR="00307FE6">
        <w:rPr>
          <w:rFonts w:cs="Arial"/>
        </w:rPr>
        <w:t xml:space="preserve">, however, is that PyAudio does not allow access to the loopback </w:t>
      </w:r>
      <w:r w:rsidR="008D243D">
        <w:rPr>
          <w:rFonts w:cs="Arial"/>
        </w:rPr>
        <w:t>API present on Windows machines, which</w:t>
      </w:r>
      <w:r w:rsidR="00243702">
        <w:rPr>
          <w:rFonts w:cs="Arial"/>
        </w:rPr>
        <w:t xml:space="preserve"> allows the developer access to </w:t>
      </w:r>
      <w:r w:rsidR="00CE0B0C">
        <w:rPr>
          <w:rFonts w:cs="Arial"/>
        </w:rPr>
        <w:t xml:space="preserve">real-time speaker audio data. </w:t>
      </w:r>
      <w:r w:rsidR="00400475">
        <w:rPr>
          <w:rFonts w:cs="Arial"/>
        </w:rPr>
        <w:t xml:space="preserve">This was solved when I found a </w:t>
      </w:r>
      <w:r w:rsidR="008D243D">
        <w:rPr>
          <w:rFonts w:cs="Arial"/>
        </w:rPr>
        <w:t>Windows-specific</w:t>
      </w:r>
      <w:r w:rsidR="00400475">
        <w:rPr>
          <w:rFonts w:cs="Arial"/>
        </w:rPr>
        <w:t xml:space="preserve"> patch of the </w:t>
      </w:r>
      <w:r w:rsidR="00E01E8F">
        <w:rPr>
          <w:rFonts w:cs="Arial"/>
        </w:rPr>
        <w:t xml:space="preserve">PyAudio library, called PyAudioWPatch. This allows PyAudio the ability to access the loopback </w:t>
      </w:r>
      <w:r w:rsidR="005D0D25">
        <w:rPr>
          <w:rFonts w:cs="Arial"/>
        </w:rPr>
        <w:t>API</w:t>
      </w:r>
      <w:r w:rsidR="00103D70">
        <w:rPr>
          <w:rFonts w:cs="Arial"/>
        </w:rPr>
        <w:t xml:space="preserve">, </w:t>
      </w:r>
      <w:r w:rsidR="005D0D25">
        <w:rPr>
          <w:rFonts w:cs="Arial"/>
        </w:rPr>
        <w:t>with the Django library that can serve web apps with a great deal of flexibility, making Python</w:t>
      </w:r>
      <w:r w:rsidR="00527D73">
        <w:rPr>
          <w:rFonts w:cs="Arial"/>
        </w:rPr>
        <w:t xml:space="preserve"> the perfect choice.</w:t>
      </w:r>
    </w:p>
    <w:p w14:paraId="06CAB401" w14:textId="38B25AD7" w:rsidR="002E7D9D" w:rsidRDefault="00211085" w:rsidP="00EF5FEB">
      <w:pPr>
        <w:spacing w:line="360" w:lineRule="auto"/>
        <w:rPr>
          <w:rFonts w:cs="Arial"/>
        </w:rPr>
      </w:pPr>
      <w:r>
        <w:rPr>
          <w:rFonts w:cs="Arial"/>
        </w:rPr>
        <w:t xml:space="preserve">A </w:t>
      </w:r>
      <w:r w:rsidR="00877CE5">
        <w:rPr>
          <w:rFonts w:cs="Arial"/>
        </w:rPr>
        <w:t>significant</w:t>
      </w:r>
      <w:r>
        <w:rPr>
          <w:rFonts w:cs="Arial"/>
        </w:rPr>
        <w:t xml:space="preserve"> consideration to </w:t>
      </w:r>
      <w:proofErr w:type="gramStart"/>
      <w:r w:rsidR="004F1562">
        <w:rPr>
          <w:rFonts w:cs="Arial"/>
        </w:rPr>
        <w:t>take into account</w:t>
      </w:r>
      <w:proofErr w:type="gramEnd"/>
      <w:r w:rsidR="004F1562">
        <w:rPr>
          <w:rFonts w:cs="Arial"/>
        </w:rPr>
        <w:t xml:space="preserve"> was the security of </w:t>
      </w:r>
      <w:r w:rsidR="006148D0">
        <w:rPr>
          <w:rFonts w:cs="Arial"/>
        </w:rPr>
        <w:t>Bulb Bop</w:t>
      </w:r>
      <w:r w:rsidR="004F1562">
        <w:rPr>
          <w:rFonts w:cs="Arial"/>
        </w:rPr>
        <w:t xml:space="preserve">. </w:t>
      </w:r>
      <w:r w:rsidR="00D6114F">
        <w:rPr>
          <w:rFonts w:cs="Arial"/>
        </w:rPr>
        <w:t>In the case of this project</w:t>
      </w:r>
      <w:r w:rsidR="00877CE5">
        <w:rPr>
          <w:rFonts w:cs="Arial"/>
        </w:rPr>
        <w:t xml:space="preserve">, there is little to no system security. While it was considered to add security, it was decided against </w:t>
      </w:r>
      <w:r w:rsidR="00D048B3">
        <w:rPr>
          <w:rFonts w:cs="Arial"/>
        </w:rPr>
        <w:t xml:space="preserve">for the following reasons. </w:t>
      </w:r>
      <w:r w:rsidR="009118B8">
        <w:rPr>
          <w:rFonts w:cs="Arial"/>
        </w:rPr>
        <w:t xml:space="preserve">There are no personal details saved in </w:t>
      </w:r>
      <w:r w:rsidR="006148D0">
        <w:rPr>
          <w:rFonts w:cs="Arial"/>
        </w:rPr>
        <w:t>Bulb Bop</w:t>
      </w:r>
      <w:r w:rsidR="009118B8">
        <w:rPr>
          <w:rFonts w:cs="Arial"/>
        </w:rPr>
        <w:t xml:space="preserve">, </w:t>
      </w:r>
      <w:r w:rsidR="009E4D45">
        <w:rPr>
          <w:rFonts w:cs="Arial"/>
        </w:rPr>
        <w:t>nor would the addition of security, like a login page</w:t>
      </w:r>
      <w:r w:rsidR="00F12DC3">
        <w:rPr>
          <w:rFonts w:cs="Arial"/>
        </w:rPr>
        <w:t xml:space="preserve"> or OAuth authentication,</w:t>
      </w:r>
      <w:r w:rsidR="009E4D45">
        <w:rPr>
          <w:rFonts w:cs="Arial"/>
        </w:rPr>
        <w:t xml:space="preserve"> protect the bulbs from</w:t>
      </w:r>
      <w:r w:rsidR="007E275E">
        <w:rPr>
          <w:rFonts w:cs="Arial"/>
        </w:rPr>
        <w:t xml:space="preserve"> being manipulated by someone who knows how to do so (as the bulbs themselves have no security on the local network). </w:t>
      </w:r>
      <w:r w:rsidR="00A00585">
        <w:rPr>
          <w:rFonts w:cs="Arial"/>
        </w:rPr>
        <w:t xml:space="preserve">The only security for this system comes externally to </w:t>
      </w:r>
      <w:r w:rsidR="006148D0">
        <w:rPr>
          <w:rFonts w:cs="Arial"/>
        </w:rPr>
        <w:t>Bulb Bop</w:t>
      </w:r>
      <w:r w:rsidR="00A00585">
        <w:rPr>
          <w:rFonts w:cs="Arial"/>
        </w:rPr>
        <w:t xml:space="preserve"> and comes in the form of </w:t>
      </w:r>
      <w:r w:rsidR="00EF5FEB">
        <w:rPr>
          <w:rFonts w:cs="Arial"/>
        </w:rPr>
        <w:t xml:space="preserve">the firewall on the local network.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7067350"/>
      <w:r w:rsidRPr="004839FD">
        <w:rPr>
          <w:rFonts w:ascii="Arial Black" w:hAnsi="Arial Black"/>
        </w:rPr>
        <w:lastRenderedPageBreak/>
        <w:t>User Interface Design</w:t>
      </w:r>
      <w:bookmarkEnd w:id="2"/>
    </w:p>
    <w:p w14:paraId="7F284559" w14:textId="77777777" w:rsidR="007C7D9B" w:rsidRDefault="00D60214" w:rsidP="007C7D9B">
      <w:pPr>
        <w:keepNext/>
      </w:pPr>
      <w:r w:rsidRPr="00D60214">
        <w:rPr>
          <w:noProof/>
        </w:rPr>
        <w:drawing>
          <wp:inline distT="0" distB="0" distL="0" distR="0" wp14:anchorId="4E6C80D3" wp14:editId="33892A84">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8"/>
                    <a:stretch>
                      <a:fillRect/>
                    </a:stretch>
                  </pic:blipFill>
                  <pic:spPr>
                    <a:xfrm>
                      <a:off x="0" y="0"/>
                      <a:ext cx="5991225" cy="3370148"/>
                    </a:xfrm>
                    <a:prstGeom prst="rect">
                      <a:avLst/>
                    </a:prstGeom>
                  </pic:spPr>
                </pic:pic>
              </a:graphicData>
            </a:graphic>
          </wp:inline>
        </w:drawing>
      </w:r>
    </w:p>
    <w:p w14:paraId="6E4078DA" w14:textId="49B7365E" w:rsidR="00702FC9" w:rsidRDefault="007C7D9B" w:rsidP="00573C32">
      <w:pPr>
        <w:pStyle w:val="Caption"/>
        <w:jc w:val="center"/>
      </w:pPr>
      <w:r>
        <w:t xml:space="preserve">Figure </w:t>
      </w:r>
      <w:fldSimple w:instr=" SEQ Figure \* ARABIC ">
        <w:r w:rsidR="006A092C">
          <w:rPr>
            <w:noProof/>
          </w:rPr>
          <w:t>1</w:t>
        </w:r>
      </w:fldSimple>
      <w:r>
        <w:t xml:space="preserve"> - Index Page (PC View)</w:t>
      </w:r>
    </w:p>
    <w:p w14:paraId="4B1211B8" w14:textId="759A88EC" w:rsidR="007C7D9B" w:rsidRDefault="007C7D9B" w:rsidP="007C7D9B">
      <w:pPr>
        <w:keepNext/>
        <w:spacing w:line="360" w:lineRule="auto"/>
        <w:jc w:val="center"/>
      </w:pPr>
    </w:p>
    <w:p w14:paraId="294CFAD9" w14:textId="64414820" w:rsidR="00B5385B" w:rsidRDefault="003E3228" w:rsidP="00B5385B">
      <w:pPr>
        <w:spacing w:line="360" w:lineRule="auto"/>
        <w:rPr>
          <w:rFonts w:cs="Arial"/>
        </w:rPr>
      </w:pPr>
      <w:r w:rsidRPr="00697DB7">
        <w:rPr>
          <w:rFonts w:cs="Arial"/>
        </w:rPr>
        <w:t xml:space="preserve">The user interface </w:t>
      </w:r>
      <w:r w:rsidR="004F4C11" w:rsidRPr="00697DB7">
        <w:rPr>
          <w:rFonts w:cs="Arial"/>
        </w:rPr>
        <w:t xml:space="preserve">for this system is quite simple. </w:t>
      </w:r>
      <w:r w:rsidR="00BC0247">
        <w:rPr>
          <w:rFonts w:cs="Arial"/>
        </w:rPr>
        <w:t>The user can access four different views, each of which</w:t>
      </w:r>
      <w:r w:rsidR="007B7E06">
        <w:rPr>
          <w:rFonts w:cs="Arial"/>
        </w:rPr>
        <w:t xml:space="preserve"> is dynamic to varying degrees. Django gives the option to develop HTML that will dynamically change based on a context provided by the developer. For instance, the bulbs on the index page render depending on whether</w:t>
      </w:r>
      <w:r w:rsidR="0090363F" w:rsidRPr="00697DB7">
        <w:rPr>
          <w:rFonts w:cs="Arial"/>
        </w:rPr>
        <w:t xml:space="preserve"> </w:t>
      </w:r>
      <w:r w:rsidR="001F43A9" w:rsidRPr="00697DB7">
        <w:rPr>
          <w:rFonts w:cs="Arial"/>
        </w:rPr>
        <w:t xml:space="preserve">they are present in the database or not. </w:t>
      </w:r>
    </w:p>
    <w:p w14:paraId="754A6BD4" w14:textId="395225BF" w:rsidR="00B5385B" w:rsidRDefault="00B5385B" w:rsidP="00B5385B">
      <w:pPr>
        <w:spacing w:line="360" w:lineRule="auto"/>
        <w:rPr>
          <w:rFonts w:cs="Arial"/>
        </w:rPr>
      </w:pPr>
      <w:r w:rsidRPr="00697DB7">
        <w:rPr>
          <w:rFonts w:cs="Arial"/>
        </w:rPr>
        <w:t xml:space="preserve">The first part of the user interface we will discuss </w:t>
      </w:r>
      <w:r w:rsidR="004C6D4C">
        <w:rPr>
          <w:rFonts w:cs="Arial"/>
        </w:rPr>
        <w:t>is</w:t>
      </w:r>
      <w:r w:rsidRPr="00697DB7">
        <w:rPr>
          <w:rFonts w:cs="Arial"/>
        </w:rPr>
        <w:t xml:space="preserve"> the parts common to all views. The </w:t>
      </w:r>
      <w:r w:rsidR="00F1573F">
        <w:rPr>
          <w:rFonts w:cs="Arial"/>
        </w:rPr>
        <w:t>central</w:t>
      </w:r>
      <w:r w:rsidRPr="00697DB7">
        <w:rPr>
          <w:rFonts w:cs="Arial"/>
        </w:rPr>
        <w:t xml:space="preserve"> part of this is the navbar, </w:t>
      </w:r>
      <w:r w:rsidR="00F1573F">
        <w:rPr>
          <w:rFonts w:cs="Arial"/>
        </w:rPr>
        <w:t>which</w:t>
      </w:r>
      <w:r w:rsidRPr="00697DB7">
        <w:rPr>
          <w:rFonts w:cs="Arial"/>
        </w:rPr>
        <w:t xml:space="preserve"> contains the title, links to other views, buttons to activate functions of </w:t>
      </w:r>
      <w:r w:rsidR="006148D0">
        <w:rPr>
          <w:rFonts w:cs="Arial"/>
        </w:rPr>
        <w:t>Bulb Bop</w:t>
      </w:r>
      <w:r w:rsidRPr="00697DB7">
        <w:rPr>
          <w:rFonts w:cs="Arial"/>
        </w:rPr>
        <w:t xml:space="preserve">, and a light/dark mode toggle button.  There is also a footer on the page, a line that contains the text, ‘2023-25: Bulb Bop: </w:t>
      </w:r>
      <w:r w:rsidRPr="002402DB">
        <w:rPr>
          <w:rFonts w:cs="Arial"/>
        </w:rPr>
        <w:t>Ryan Urquhart</w:t>
      </w:r>
      <w:r w:rsidRPr="00697DB7">
        <w:rPr>
          <w:rFonts w:cs="Arial"/>
        </w:rPr>
        <w:t>: 40099112’. Part of these aspects are dynamic</w:t>
      </w:r>
      <w:r w:rsidR="00484782">
        <w:rPr>
          <w:rFonts w:cs="Arial"/>
        </w:rPr>
        <w:t>;</w:t>
      </w:r>
      <w:r w:rsidRPr="00697DB7">
        <w:rPr>
          <w:rFonts w:cs="Arial"/>
        </w:rPr>
        <w:t xml:space="preserve"> the audio sync option</w:t>
      </w:r>
      <w:r w:rsidR="00484782">
        <w:rPr>
          <w:rFonts w:cs="Arial"/>
        </w:rPr>
        <w:t>,</w:t>
      </w:r>
      <w:r w:rsidRPr="00697DB7">
        <w:rPr>
          <w:rFonts w:cs="Arial"/>
        </w:rPr>
        <w:t xml:space="preserve"> for instance, only shows when bulbs are recorded in the database. </w:t>
      </w:r>
    </w:p>
    <w:p w14:paraId="5EAEAC3C" w14:textId="71504C5F" w:rsidR="00B5385B" w:rsidRDefault="00B5385B" w:rsidP="00B5385B">
      <w:pPr>
        <w:spacing w:line="360" w:lineRule="auto"/>
        <w:rPr>
          <w:rFonts w:cs="Arial"/>
        </w:rPr>
      </w:pPr>
      <w:r>
        <w:rPr>
          <w:rFonts w:cs="Arial"/>
        </w:rPr>
        <w:t xml:space="preserve">The second view we </w:t>
      </w:r>
      <w:r w:rsidR="00080DA3">
        <w:rPr>
          <w:rFonts w:cs="Arial"/>
        </w:rPr>
        <w:t>will</w:t>
      </w:r>
      <w:r>
        <w:rPr>
          <w:rFonts w:cs="Arial"/>
        </w:rPr>
        <w:t xml:space="preserve"> look at is the home page, the index page (</w:t>
      </w:r>
      <w:r w:rsidR="00484782">
        <w:rPr>
          <w:rFonts w:cs="Arial"/>
        </w:rPr>
        <w:t>Figures</w:t>
      </w:r>
      <w:r>
        <w:rPr>
          <w:rFonts w:cs="Arial"/>
        </w:rPr>
        <w:t xml:space="preserve"> 1 and 2), </w:t>
      </w:r>
      <w:r w:rsidR="00484782">
        <w:rPr>
          <w:rFonts w:cs="Arial"/>
        </w:rPr>
        <w:t>which</w:t>
      </w:r>
      <w:r>
        <w:rPr>
          <w:rFonts w:cs="Arial"/>
        </w:rPr>
        <w:t xml:space="preserve"> is the main page that the user will be engaging with. This page displays icons for the bulbs that are recorded in the database, their names, as well as graphically displaying their state. </w:t>
      </w:r>
      <w:r w:rsidR="00080DA3">
        <w:rPr>
          <w:rFonts w:cs="Arial"/>
        </w:rPr>
        <w:t>Some tooltips appear</w:t>
      </w:r>
      <w:r>
        <w:rPr>
          <w:rFonts w:cs="Arial"/>
        </w:rPr>
        <w:t xml:space="preserve"> when the user hovers their mouse over the bulbs, </w:t>
      </w:r>
      <w:r w:rsidR="00080DA3">
        <w:rPr>
          <w:rFonts w:cs="Arial"/>
        </w:rPr>
        <w:t>which inform</w:t>
      </w:r>
      <w:r>
        <w:rPr>
          <w:rFonts w:cs="Arial"/>
        </w:rPr>
        <w:t xml:space="preserve"> the user that</w:t>
      </w:r>
      <w:r w:rsidR="00080DA3">
        <w:rPr>
          <w:rFonts w:cs="Arial"/>
        </w:rPr>
        <w:t>,</w:t>
      </w:r>
      <w:r>
        <w:rPr>
          <w:rFonts w:cs="Arial"/>
        </w:rPr>
        <w:t xml:space="preserve"> should they click on</w:t>
      </w:r>
      <w:r w:rsidR="00080DA3">
        <w:rPr>
          <w:rFonts w:cs="Arial"/>
        </w:rPr>
        <w:t xml:space="preserve"> it,</w:t>
      </w:r>
      <w:r>
        <w:rPr>
          <w:rFonts w:cs="Arial"/>
        </w:rPr>
        <w:t xml:space="preserve"> it will toggle the state of the bulb. Should the user not yet have connected </w:t>
      </w:r>
      <w:r w:rsidR="006148D0">
        <w:rPr>
          <w:rFonts w:cs="Arial"/>
        </w:rPr>
        <w:t>Bulb Bop</w:t>
      </w:r>
      <w:r>
        <w:rPr>
          <w:rFonts w:cs="Arial"/>
        </w:rPr>
        <w:t xml:space="preserve"> with any bulbs</w:t>
      </w:r>
      <w:r w:rsidR="00080DA3">
        <w:rPr>
          <w:rFonts w:cs="Arial"/>
        </w:rPr>
        <w:t>,</w:t>
      </w:r>
      <w:r>
        <w:rPr>
          <w:rFonts w:cs="Arial"/>
        </w:rPr>
        <w:t xml:space="preserve"> then the index page will </w:t>
      </w:r>
      <w:r w:rsidR="007356EF">
        <w:rPr>
          <w:rFonts w:cs="Arial"/>
        </w:rPr>
        <w:t>prompt</w:t>
      </w:r>
      <w:r>
        <w:rPr>
          <w:rFonts w:cs="Arial"/>
        </w:rPr>
        <w:t xml:space="preserve"> the user to use the discover function of </w:t>
      </w:r>
      <w:r w:rsidR="006148D0">
        <w:rPr>
          <w:rFonts w:cs="Arial"/>
        </w:rPr>
        <w:t>Bulb Bop</w:t>
      </w:r>
      <w:r>
        <w:rPr>
          <w:rFonts w:cs="Arial"/>
        </w:rPr>
        <w:t xml:space="preserve"> (</w:t>
      </w:r>
      <w:r w:rsidR="007356EF">
        <w:rPr>
          <w:rFonts w:cs="Arial"/>
        </w:rPr>
        <w:t>F</w:t>
      </w:r>
      <w:r>
        <w:rPr>
          <w:rFonts w:cs="Arial"/>
        </w:rPr>
        <w:t xml:space="preserve">igure 3). </w:t>
      </w:r>
    </w:p>
    <w:p w14:paraId="4C504335" w14:textId="43178D4A" w:rsidR="003565D6" w:rsidRPr="00697DB7" w:rsidRDefault="003565D6" w:rsidP="003565D6">
      <w:pPr>
        <w:spacing w:line="360" w:lineRule="auto"/>
        <w:rPr>
          <w:rFonts w:cs="Arial"/>
        </w:rPr>
      </w:pPr>
    </w:p>
    <w:p w14:paraId="4AA2C453" w14:textId="77777777" w:rsidR="006E46B5" w:rsidRDefault="006E46B5" w:rsidP="006E46B5">
      <w:pPr>
        <w:pStyle w:val="Caption"/>
        <w:jc w:val="center"/>
      </w:pPr>
      <w:r>
        <w:rPr>
          <w:noProof/>
        </w:rPr>
        <w:lastRenderedPageBreak/>
        <w:drawing>
          <wp:inline distT="0" distB="0" distL="0" distR="0" wp14:anchorId="51495D44" wp14:editId="308650CA">
            <wp:extent cx="3530929" cy="6581775"/>
            <wp:effectExtent l="0" t="0" r="0" b="0"/>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9" cstate="print">
                      <a:extLst>
                        <a:ext uri="{28A0092B-C50C-407E-A947-70E740481C1C}">
                          <a14:useLocalDpi xmlns:a14="http://schemas.microsoft.com/office/drawing/2010/main" val="0"/>
                        </a:ext>
                      </a:extLst>
                    </a:blip>
                    <a:srcRect t="10044" b="5232"/>
                    <a:stretch/>
                  </pic:blipFill>
                  <pic:spPr bwMode="auto">
                    <a:xfrm>
                      <a:off x="0" y="0"/>
                      <a:ext cx="3550705" cy="6618638"/>
                    </a:xfrm>
                    <a:prstGeom prst="rect">
                      <a:avLst/>
                    </a:prstGeom>
                    <a:ln>
                      <a:noFill/>
                    </a:ln>
                    <a:extLst>
                      <a:ext uri="{53640926-AAD7-44D8-BBD7-CCE9431645EC}">
                        <a14:shadowObscured xmlns:a14="http://schemas.microsoft.com/office/drawing/2010/main"/>
                      </a:ext>
                    </a:extLst>
                  </pic:spPr>
                </pic:pic>
              </a:graphicData>
            </a:graphic>
          </wp:inline>
        </w:drawing>
      </w:r>
    </w:p>
    <w:p w14:paraId="438C27D4" w14:textId="28F3C102" w:rsidR="006E46B5" w:rsidRDefault="006E46B5" w:rsidP="006E46B5">
      <w:pPr>
        <w:pStyle w:val="Caption"/>
        <w:jc w:val="center"/>
        <w:rPr>
          <w:rFonts w:cs="Arial"/>
        </w:rPr>
      </w:pPr>
      <w:r w:rsidRPr="006E46B5">
        <w:t xml:space="preserve"> </w:t>
      </w:r>
      <w:r>
        <w:t xml:space="preserve">Figure </w:t>
      </w:r>
      <w:fldSimple w:instr=" SEQ Figure \* ARABIC ">
        <w:r w:rsidR="006A092C">
          <w:rPr>
            <w:noProof/>
          </w:rPr>
          <w:t>2</w:t>
        </w:r>
      </w:fldSimple>
      <w:r>
        <w:t xml:space="preserve"> - Index View (Mobile View)</w:t>
      </w:r>
    </w:p>
    <w:p w14:paraId="483AF15F" w14:textId="72E0C3C8" w:rsidR="006E46B5" w:rsidRDefault="006E46B5" w:rsidP="003565D6">
      <w:pPr>
        <w:spacing w:line="360" w:lineRule="auto"/>
        <w:rPr>
          <w:rFonts w:cs="Arial"/>
        </w:rPr>
      </w:pPr>
    </w:p>
    <w:p w14:paraId="158B883C" w14:textId="77777777" w:rsidR="007C7D9B" w:rsidRDefault="00191FAA" w:rsidP="007C7D9B">
      <w:pPr>
        <w:keepNext/>
        <w:spacing w:line="360" w:lineRule="auto"/>
      </w:pPr>
      <w:r w:rsidRPr="003F6F07">
        <w:rPr>
          <w:noProof/>
        </w:rPr>
        <w:lastRenderedPageBreak/>
        <w:drawing>
          <wp:inline distT="0" distB="0" distL="0" distR="0" wp14:anchorId="46B77BF1" wp14:editId="2291B6D7">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6C9ADF55" w14:textId="27617ABE" w:rsidR="0033601B" w:rsidRDefault="007C7D9B" w:rsidP="00573C32">
      <w:pPr>
        <w:pStyle w:val="Caption"/>
        <w:jc w:val="center"/>
        <w:rPr>
          <w:rFonts w:cs="Arial"/>
        </w:rPr>
      </w:pPr>
      <w:r>
        <w:t xml:space="preserve">Figure </w:t>
      </w:r>
      <w:fldSimple w:instr=" SEQ Figure \* ARABIC ">
        <w:r w:rsidR="006A092C">
          <w:rPr>
            <w:noProof/>
          </w:rPr>
          <w:t>3</w:t>
        </w:r>
      </w:fldSimple>
      <w:r>
        <w:t xml:space="preserve"> - User prompts to add bulbs</w:t>
      </w:r>
    </w:p>
    <w:p w14:paraId="1A33D28B" w14:textId="77777777" w:rsidR="00CA571F" w:rsidRDefault="00E44127" w:rsidP="00CA571F">
      <w:pPr>
        <w:keepNext/>
        <w:spacing w:line="360" w:lineRule="auto"/>
      </w:pPr>
      <w:r w:rsidRPr="00A01242">
        <w:rPr>
          <w:noProof/>
        </w:rPr>
        <w:drawing>
          <wp:inline distT="0" distB="0" distL="0" distR="0" wp14:anchorId="6DE964E7" wp14:editId="61F0CC5D">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772150" cy="3246915"/>
                    </a:xfrm>
                    <a:prstGeom prst="rect">
                      <a:avLst/>
                    </a:prstGeom>
                  </pic:spPr>
                </pic:pic>
              </a:graphicData>
            </a:graphic>
          </wp:inline>
        </w:drawing>
      </w:r>
    </w:p>
    <w:p w14:paraId="61AA1A16" w14:textId="7A1B24D1" w:rsidR="00080A56" w:rsidRDefault="00CA571F" w:rsidP="00573C32">
      <w:pPr>
        <w:pStyle w:val="Caption"/>
        <w:jc w:val="center"/>
      </w:pPr>
      <w:r>
        <w:t xml:space="preserve">Figure </w:t>
      </w:r>
      <w:fldSimple w:instr=" SEQ Figure \* ARABIC ">
        <w:r w:rsidR="006A092C">
          <w:rPr>
            <w:noProof/>
          </w:rPr>
          <w:t>4</w:t>
        </w:r>
      </w:fldSimple>
      <w:r>
        <w:t xml:space="preserve"> - FAQ's Page (PC View)</w:t>
      </w:r>
    </w:p>
    <w:p w14:paraId="7269601F" w14:textId="0B344C36"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figure 4)</w:t>
      </w:r>
      <w:r w:rsidR="009974FC">
        <w:rPr>
          <w:rFonts w:cs="Arial"/>
        </w:rPr>
        <w:t xml:space="preserve">. </w:t>
      </w:r>
      <w:r w:rsidR="007E41C7">
        <w:rPr>
          <w:rFonts w:cs="Arial"/>
        </w:rPr>
        <w:t xml:space="preserve">This page covers some basic setup questions </w:t>
      </w:r>
      <w:r w:rsidR="001A3858">
        <w:rPr>
          <w:rFonts w:cs="Arial"/>
        </w:rPr>
        <w:t xml:space="preserve">a user may have, from connecting lights to </w:t>
      </w:r>
      <w:r w:rsidR="00A84FD5">
        <w:rPr>
          <w:rFonts w:cs="Arial"/>
        </w:rPr>
        <w:t xml:space="preserve">troubleshooting, and a </w:t>
      </w:r>
      <w:r w:rsidR="00FE544D">
        <w:rPr>
          <w:rFonts w:cs="Arial"/>
        </w:rPr>
        <w:t xml:space="preserve">contact email for support (not a real email).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It also links to the WizBulb app, to show users how to connect their bulbs to the local network</w:t>
      </w:r>
      <w:r w:rsidR="00704468">
        <w:rPr>
          <w:rFonts w:cs="Arial"/>
        </w:rPr>
        <w:t xml:space="preserve"> (unfortunately</w:t>
      </w:r>
      <w:r w:rsidR="00C54D09">
        <w:rPr>
          <w:rFonts w:cs="Arial"/>
        </w:rPr>
        <w:t>,</w:t>
      </w:r>
      <w:r w:rsidR="00704468">
        <w:rPr>
          <w:rFonts w:cs="Arial"/>
        </w:rPr>
        <w:t xml:space="preserve"> using </w:t>
      </w:r>
      <w:r w:rsidR="006148D0">
        <w:rPr>
          <w:rFonts w:cs="Arial"/>
        </w:rPr>
        <w:t>Bulb Bop</w:t>
      </w:r>
      <w:r w:rsidR="00704468">
        <w:rPr>
          <w:rFonts w:cs="Arial"/>
        </w:rPr>
        <w:t xml:space="preserve"> to connect the bulbs to the local network was impossible as it requires Bluetooth and is undocumented)</w:t>
      </w:r>
      <w:r w:rsidR="00A766C9">
        <w:rPr>
          <w:rFonts w:cs="Arial"/>
        </w:rPr>
        <w:t>.</w:t>
      </w:r>
    </w:p>
    <w:p w14:paraId="514F6D9A" w14:textId="77777777" w:rsidR="00CA571F" w:rsidRDefault="00A75E0C" w:rsidP="00CA571F">
      <w:pPr>
        <w:keepNext/>
        <w:spacing w:line="360" w:lineRule="auto"/>
      </w:pPr>
      <w:r w:rsidRPr="00A75E0C">
        <w:rPr>
          <w:rFonts w:cs="Arial"/>
          <w:noProof/>
        </w:rPr>
        <w:lastRenderedPageBreak/>
        <w:drawing>
          <wp:inline distT="0" distB="0" distL="0" distR="0" wp14:anchorId="3B884C14" wp14:editId="01359A9C">
            <wp:extent cx="5759450" cy="2980055"/>
            <wp:effectExtent l="0" t="0" r="0" b="0"/>
            <wp:docPr id="19034916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696" name="Picture 1"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14:paraId="6F2C971E" w14:textId="52822219" w:rsidR="00CA571F" w:rsidRDefault="00CA571F" w:rsidP="00573C32">
      <w:pPr>
        <w:pStyle w:val="Caption"/>
        <w:jc w:val="center"/>
      </w:pPr>
      <w:r>
        <w:t xml:space="preserve">Figure </w:t>
      </w:r>
      <w:fldSimple w:instr=" SEQ Figure \* ARABIC ">
        <w:r w:rsidR="006A092C">
          <w:rPr>
            <w:noProof/>
          </w:rPr>
          <w:t>5</w:t>
        </w:r>
      </w:fldSimple>
      <w:r>
        <w:t xml:space="preserve"> - About View (PC View)</w:t>
      </w:r>
    </w:p>
    <w:p w14:paraId="4CC3C30F" w14:textId="495CA577" w:rsidR="00A75E0C" w:rsidRPr="009B557A" w:rsidRDefault="00A766C9" w:rsidP="009B557A">
      <w:pPr>
        <w:spacing w:line="360" w:lineRule="auto"/>
        <w:rPr>
          <w:rFonts w:cs="Arial"/>
        </w:rPr>
      </w:pPr>
      <w:r>
        <w:rPr>
          <w:rFonts w:cs="Arial"/>
        </w:rPr>
        <w:t xml:space="preserve"> </w:t>
      </w:r>
      <w:r w:rsidR="003D0F65">
        <w:rPr>
          <w:rFonts w:cs="Arial"/>
        </w:rPr>
        <w:t xml:space="preserve">The </w:t>
      </w:r>
      <w:r w:rsidR="00B771A1">
        <w:rPr>
          <w:rFonts w:cs="Arial"/>
        </w:rPr>
        <w:t xml:space="preserve">fourth page of </w:t>
      </w:r>
      <w:r w:rsidR="006148D0">
        <w:rPr>
          <w:rFonts w:cs="Arial"/>
        </w:rPr>
        <w:t>Bulb Bop</w:t>
      </w:r>
      <w:r w:rsidR="00B771A1">
        <w:rPr>
          <w:rFonts w:cs="Arial"/>
        </w:rPr>
        <w:t xml:space="preserve"> to discuss is the </w:t>
      </w:r>
      <w:r w:rsidR="00CD1753">
        <w:rPr>
          <w:rFonts w:cs="Arial"/>
        </w:rPr>
        <w:t xml:space="preserve">‘About’ page. </w:t>
      </w:r>
      <w:r w:rsidR="005633F1">
        <w:rPr>
          <w:rFonts w:cs="Arial"/>
        </w:rPr>
        <w:t xml:space="preserve">This </w:t>
      </w:r>
      <w:r w:rsidR="00350198">
        <w:rPr>
          <w:rFonts w:cs="Arial"/>
        </w:rPr>
        <w:t>page simply displays information about the project, its goals, and some information about the project author</w:t>
      </w:r>
      <w:r w:rsidR="00DF5AF5">
        <w:rPr>
          <w:rFonts w:cs="Arial"/>
        </w:rPr>
        <w:t>.</w:t>
      </w:r>
      <w:r w:rsidR="00AE3C6F">
        <w:rPr>
          <w:rFonts w:cs="Arial"/>
        </w:rPr>
        <w:t xml:space="preserve"> </w:t>
      </w:r>
      <w:r w:rsidR="00DC3603">
        <w:rPr>
          <w:rFonts w:cs="Arial"/>
        </w:rPr>
        <w:t>Like every other page, this page has the nav</w:t>
      </w:r>
      <w:r w:rsidR="00FE7B05">
        <w:rPr>
          <w:rFonts w:cs="Arial"/>
        </w:rPr>
        <w:t>igation bar</w:t>
      </w:r>
      <w:r w:rsidR="006E3074">
        <w:rPr>
          <w:rFonts w:cs="Arial"/>
        </w:rPr>
        <w:t>,</w:t>
      </w:r>
      <w:r w:rsidR="00FE7B05">
        <w:rPr>
          <w:rFonts w:cs="Arial"/>
        </w:rPr>
        <w:t xml:space="preserve"> which allows the user, should they have bulbs saved in the database, to activate the audio sync.</w:t>
      </w:r>
      <w:r w:rsidR="00123177">
        <w:rPr>
          <w:rFonts w:cs="Arial"/>
        </w:rPr>
        <w:t xml:space="preserve"> As this page is mostly static, apart from the navigation bar, there is nothing else to say. </w:t>
      </w:r>
    </w:p>
    <w:p w14:paraId="12231A19" w14:textId="195E2AD5"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w:t>
      </w:r>
      <w:r w:rsidR="00350198">
        <w:rPr>
          <w:rFonts w:cs="Arial"/>
        </w:rPr>
        <w:t>bulb's name and IP</w:t>
      </w:r>
      <w:r w:rsidR="00AF74D9">
        <w:rPr>
          <w:rFonts w:cs="Arial"/>
        </w:rPr>
        <w:t xml:space="preserve"> address. </w:t>
      </w:r>
      <w:r w:rsidR="00350198">
        <w:rPr>
          <w:rFonts w:cs="Arial"/>
        </w:rPr>
        <w:t>When</w:t>
      </w:r>
      <w:r w:rsidR="00AF74D9">
        <w:rPr>
          <w:rFonts w:cs="Arial"/>
        </w:rPr>
        <w:t xml:space="preserve"> </w:t>
      </w:r>
      <w:r w:rsidR="006148D0">
        <w:rPr>
          <w:rFonts w:cs="Arial"/>
        </w:rPr>
        <w:t>Bulb Bop</w:t>
      </w:r>
      <w:r w:rsidR="00AF74D9">
        <w:rPr>
          <w:rFonts w:cs="Arial"/>
        </w:rPr>
        <w:t xml:space="preserve"> has </w:t>
      </w:r>
      <w:r w:rsidR="006B21F3">
        <w:rPr>
          <w:rFonts w:cs="Arial"/>
        </w:rPr>
        <w:t xml:space="preserve">a bulb saved with a name and an </w:t>
      </w:r>
      <w:r w:rsidR="00350198">
        <w:rPr>
          <w:rFonts w:cs="Arial"/>
        </w:rPr>
        <w:t>IP</w:t>
      </w:r>
      <w:r w:rsidR="006B21F3">
        <w:rPr>
          <w:rFonts w:cs="Arial"/>
        </w:rPr>
        <w:t xml:space="preserve">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When the user clicks save</w:t>
      </w:r>
      <w:r w:rsidR="007E7108">
        <w:rPr>
          <w:rFonts w:cs="Arial"/>
        </w:rPr>
        <w:t>,</w:t>
      </w:r>
      <w:r w:rsidR="00AD512A">
        <w:rPr>
          <w:rFonts w:cs="Arial"/>
        </w:rPr>
        <w:t xml:space="preserve"> edit, or delete, the page will display a </w:t>
      </w:r>
      <w:r w:rsidR="009D00D3">
        <w:rPr>
          <w:rFonts w:cs="Arial"/>
        </w:rPr>
        <w:t xml:space="preserve">success or error message in the bottom right corner. </w:t>
      </w:r>
    </w:p>
    <w:p w14:paraId="73A9F661" w14:textId="77777777" w:rsidR="00BD082C" w:rsidRDefault="000C380A" w:rsidP="00BD082C">
      <w:pPr>
        <w:keepNext/>
        <w:spacing w:line="360" w:lineRule="auto"/>
      </w:pPr>
      <w:r w:rsidRPr="000C380A">
        <w:rPr>
          <w:rFonts w:cs="Arial"/>
          <w:noProof/>
        </w:rPr>
        <w:lastRenderedPageBreak/>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3"/>
                    <a:stretch>
                      <a:fillRect/>
                    </a:stretch>
                  </pic:blipFill>
                  <pic:spPr>
                    <a:xfrm>
                      <a:off x="0" y="0"/>
                      <a:ext cx="5759450" cy="3160395"/>
                    </a:xfrm>
                    <a:prstGeom prst="rect">
                      <a:avLst/>
                    </a:prstGeom>
                  </pic:spPr>
                </pic:pic>
              </a:graphicData>
            </a:graphic>
          </wp:inline>
        </w:drawing>
      </w:r>
    </w:p>
    <w:p w14:paraId="358B94BB" w14:textId="6F6CA317" w:rsidR="0021754A" w:rsidRDefault="00BD082C" w:rsidP="00573C32">
      <w:pPr>
        <w:pStyle w:val="Caption"/>
        <w:jc w:val="center"/>
      </w:pPr>
      <w:r>
        <w:t xml:space="preserve">Figure </w:t>
      </w:r>
      <w:fldSimple w:instr=" SEQ Figure \* ARABIC ">
        <w:r w:rsidR="006A092C">
          <w:rPr>
            <w:noProof/>
          </w:rPr>
          <w:t>6</w:t>
        </w:r>
      </w:fldSimple>
      <w:r>
        <w:t xml:space="preserve"> - Edit View with two bulbs</w:t>
      </w:r>
    </w:p>
    <w:p w14:paraId="2B442803" w14:textId="77777777" w:rsidR="00BD082C" w:rsidRDefault="00CA20A0" w:rsidP="00573C32">
      <w:pPr>
        <w:keepNext/>
        <w:jc w:val="center"/>
      </w:pPr>
      <w:r w:rsidRPr="005829B4">
        <w:rPr>
          <w:rFonts w:cs="Arial"/>
          <w:noProof/>
        </w:rPr>
        <w:drawing>
          <wp:inline distT="0" distB="0" distL="0" distR="0" wp14:anchorId="14783287" wp14:editId="4343D2F3">
            <wp:extent cx="3324225" cy="1692973"/>
            <wp:effectExtent l="0" t="0" r="0" b="254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3343849" cy="1702967"/>
                    </a:xfrm>
                    <a:prstGeom prst="rect">
                      <a:avLst/>
                    </a:prstGeom>
                  </pic:spPr>
                </pic:pic>
              </a:graphicData>
            </a:graphic>
          </wp:inline>
        </w:drawing>
      </w:r>
    </w:p>
    <w:p w14:paraId="70BFD407" w14:textId="7750576B" w:rsidR="00BD082C" w:rsidRDefault="00BD082C" w:rsidP="00573C32">
      <w:pPr>
        <w:pStyle w:val="Caption"/>
        <w:jc w:val="center"/>
      </w:pPr>
      <w:r>
        <w:t xml:space="preserve">Figure </w:t>
      </w:r>
      <w:fldSimple w:instr=" SEQ Figure \* ARABIC ">
        <w:r w:rsidR="006A092C">
          <w:rPr>
            <w:noProof/>
          </w:rPr>
          <w:t>7</w:t>
        </w:r>
      </w:fldSimple>
      <w:r>
        <w:t xml:space="preserve"> - Example Error Message</w:t>
      </w:r>
    </w:p>
    <w:p w14:paraId="629E7656" w14:textId="77777777" w:rsidR="00BD082C" w:rsidRDefault="00CA20A0" w:rsidP="00573C32">
      <w:pPr>
        <w:keepNext/>
        <w:jc w:val="center"/>
      </w:pPr>
      <w:r w:rsidRPr="000C380A">
        <w:rPr>
          <w:rFonts w:cs="Arial"/>
          <w:noProof/>
        </w:rPr>
        <w:drawing>
          <wp:inline distT="0" distB="0" distL="0" distR="0" wp14:anchorId="4C72E3EC" wp14:editId="56443D94">
            <wp:extent cx="3324225" cy="1748163"/>
            <wp:effectExtent l="0" t="0" r="0" b="4445"/>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5"/>
                    <a:stretch>
                      <a:fillRect/>
                    </a:stretch>
                  </pic:blipFill>
                  <pic:spPr>
                    <a:xfrm>
                      <a:off x="0" y="0"/>
                      <a:ext cx="3347909" cy="1760618"/>
                    </a:xfrm>
                    <a:prstGeom prst="rect">
                      <a:avLst/>
                    </a:prstGeom>
                  </pic:spPr>
                </pic:pic>
              </a:graphicData>
            </a:graphic>
          </wp:inline>
        </w:drawing>
      </w:r>
    </w:p>
    <w:p w14:paraId="742EAB1D" w14:textId="51B5778A" w:rsidR="00BD082C" w:rsidRDefault="00BD082C" w:rsidP="00573C32">
      <w:pPr>
        <w:pStyle w:val="Caption"/>
        <w:jc w:val="center"/>
      </w:pPr>
      <w:r>
        <w:t xml:space="preserve">Figure </w:t>
      </w:r>
      <w:fldSimple w:instr=" SEQ Figure \* ARABIC ">
        <w:r w:rsidR="006A092C">
          <w:rPr>
            <w:noProof/>
          </w:rPr>
          <w:t>8</w:t>
        </w:r>
      </w:fldSimple>
      <w:r>
        <w:t xml:space="preserve"> - Example Success Message</w:t>
      </w:r>
    </w:p>
    <w:p w14:paraId="1D284953" w14:textId="48FE6611" w:rsidR="004F1562" w:rsidRDefault="004F1562">
      <w:pPr>
        <w:rPr>
          <w:rFonts w:cs="Arial"/>
        </w:rPr>
      </w:pPr>
      <w:r>
        <w:rPr>
          <w:rFonts w:cs="Arial"/>
        </w:rPr>
        <w:br w:type="page"/>
      </w:r>
    </w:p>
    <w:p w14:paraId="2CAEC63D" w14:textId="034E547F" w:rsidR="00AD1631" w:rsidRDefault="00AD1631" w:rsidP="00AD1631">
      <w:pPr>
        <w:pStyle w:val="Heading1"/>
        <w:numPr>
          <w:ilvl w:val="0"/>
          <w:numId w:val="15"/>
        </w:numPr>
        <w:rPr>
          <w:rFonts w:ascii="Arial Black" w:hAnsi="Arial Black"/>
        </w:rPr>
      </w:pPr>
      <w:bookmarkStart w:id="3" w:name="_Toc197067351"/>
      <w:r w:rsidRPr="00AD1631">
        <w:rPr>
          <w:rFonts w:ascii="Arial Black" w:hAnsi="Arial Black"/>
        </w:rPr>
        <w:lastRenderedPageBreak/>
        <w:t>Architecture Design and Algorithm Explanation</w:t>
      </w:r>
      <w:bookmarkEnd w:id="3"/>
    </w:p>
    <w:p w14:paraId="21F2F04B" w14:textId="45B568DA" w:rsidR="00AB1F61" w:rsidRDefault="00AB1F61" w:rsidP="00AB1F61">
      <w:r>
        <w:t>In this section of the report</w:t>
      </w:r>
      <w:r w:rsidR="00070019">
        <w:t>,</w:t>
      </w:r>
      <w:r>
        <w:t xml:space="preserve"> </w:t>
      </w:r>
      <w:r w:rsidR="00B95EB6">
        <w:t>the discussion will centre on the</w:t>
      </w:r>
      <w:r>
        <w:t xml:space="preserve"> ‘backend’ of </w:t>
      </w:r>
      <w:r w:rsidR="006148D0">
        <w:t>Bulb Bop</w:t>
      </w:r>
      <w:r>
        <w:t xml:space="preserve">. This will include </w:t>
      </w:r>
      <w:r w:rsidR="002214C0">
        <w:t xml:space="preserve">a description of the </w:t>
      </w:r>
      <w:r w:rsidR="007E7108">
        <w:t>API</w:t>
      </w:r>
      <w:r w:rsidR="002214C0">
        <w:t xml:space="preserve"> endpoints,</w:t>
      </w:r>
      <w:r w:rsidR="0051660D">
        <w:t xml:space="preserve"> the bulb database model,</w:t>
      </w:r>
      <w:r w:rsidR="002214C0">
        <w:t xml:space="preserve"> </w:t>
      </w:r>
      <w:r w:rsidR="005A432E">
        <w:t xml:space="preserve">how </w:t>
      </w:r>
      <w:r w:rsidR="006148D0">
        <w:t>Bulb Bop</w:t>
      </w:r>
      <w:r w:rsidR="005A432E">
        <w:t xml:space="preserve">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xml:space="preserve">, and finally a section on how </w:t>
      </w:r>
      <w:r w:rsidR="006148D0">
        <w:t>Bulb Bop</w:t>
      </w:r>
      <w:r w:rsidR="005938E4">
        <w:t xml:space="preserve"> was produced so with future development in mind</w:t>
      </w:r>
      <w:r w:rsidR="002E726C">
        <w:t>.</w:t>
      </w:r>
      <w:r w:rsidR="00693B76">
        <w:t xml:space="preserve"> This section will encompass </w:t>
      </w:r>
      <w:r w:rsidR="00E4645E">
        <w:t>most of</w:t>
      </w:r>
      <w:r w:rsidR="00693B76">
        <w:t xml:space="preserve"> the work </w:t>
      </w:r>
      <w:r w:rsidR="00B369B8">
        <w:t>done on this project and</w:t>
      </w:r>
      <w:r w:rsidR="00070019">
        <w:t>, therefore,</w:t>
      </w:r>
      <w:r w:rsidR="00B369B8">
        <w:t xml:space="preserve"> will be the longest section in this report. </w:t>
      </w:r>
    </w:p>
    <w:p w14:paraId="63591D8A" w14:textId="0DF04611" w:rsidR="002E7D9D" w:rsidRDefault="002E7D9D" w:rsidP="00AB1F61">
      <w:r>
        <w:t xml:space="preserve"># </w:t>
      </w:r>
      <w:r w:rsidR="00644B73">
        <w:t xml:space="preserve">TODO </w:t>
      </w:r>
      <w:r>
        <w:t>EXPAND ON SECURITY HERE #</w:t>
      </w:r>
    </w:p>
    <w:p w14:paraId="307D2254" w14:textId="084CAE67" w:rsidR="00596FCA" w:rsidRDefault="00596FCA" w:rsidP="00AB1F61">
      <w:r>
        <w:t>#</w:t>
      </w:r>
      <w:r w:rsidR="00A12886">
        <w:t xml:space="preserve"> TODO Installation process #</w:t>
      </w:r>
    </w:p>
    <w:p w14:paraId="107326BE" w14:textId="3089D27C" w:rsidR="0054269F" w:rsidRPr="00ED049C" w:rsidRDefault="0054269F" w:rsidP="00AB1F61">
      <w:pPr>
        <w:pStyle w:val="Heading2"/>
        <w:numPr>
          <w:ilvl w:val="1"/>
          <w:numId w:val="15"/>
        </w:numPr>
        <w:rPr>
          <w:rFonts w:ascii="Arial Black" w:hAnsi="Arial Black"/>
          <w:b/>
          <w:bCs/>
        </w:rPr>
      </w:pPr>
      <w:bookmarkStart w:id="4" w:name="_Toc197067352"/>
      <w:r w:rsidRPr="00ED049C">
        <w:rPr>
          <w:rFonts w:ascii="Arial Black" w:hAnsi="Arial Black"/>
          <w:b/>
          <w:bCs/>
        </w:rPr>
        <w:t>API Endpoints</w:t>
      </w:r>
      <w:bookmarkEnd w:id="4"/>
      <w:r w:rsidR="004D471C" w:rsidRPr="00ED049C">
        <w:rPr>
          <w:rFonts w:ascii="Arial Black" w:hAnsi="Arial Black"/>
          <w:b/>
          <w:bCs/>
        </w:rPr>
        <w:t xml:space="preserve"> </w:t>
      </w:r>
    </w:p>
    <w:p w14:paraId="32B20D1C" w14:textId="100B2AE4" w:rsidR="00B369B8" w:rsidRDefault="001A0E46" w:rsidP="00AB1F61">
      <w:r>
        <w:t xml:space="preserve">This project has 14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509E00BB" w14:textId="77777777" w:rsidR="00BD082C" w:rsidRDefault="00F417D4" w:rsidP="00BD082C">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6"/>
                    <a:stretch>
                      <a:fillRect/>
                    </a:stretch>
                  </pic:blipFill>
                  <pic:spPr>
                    <a:xfrm>
                      <a:off x="0" y="0"/>
                      <a:ext cx="5487166" cy="4448796"/>
                    </a:xfrm>
                    <a:prstGeom prst="rect">
                      <a:avLst/>
                    </a:prstGeom>
                  </pic:spPr>
                </pic:pic>
              </a:graphicData>
            </a:graphic>
          </wp:inline>
        </w:drawing>
      </w:r>
    </w:p>
    <w:p w14:paraId="0D5DE84B" w14:textId="605929F7" w:rsidR="00023156" w:rsidRDefault="00BD082C" w:rsidP="00573C32">
      <w:pPr>
        <w:pStyle w:val="Caption"/>
        <w:jc w:val="center"/>
      </w:pPr>
      <w:r>
        <w:t xml:space="preserve">Figure </w:t>
      </w:r>
      <w:fldSimple w:instr=" SEQ Figure \* ARABIC ">
        <w:r w:rsidR="006A092C">
          <w:rPr>
            <w:noProof/>
          </w:rPr>
          <w:t>9</w:t>
        </w:r>
      </w:fldSimple>
      <w:r>
        <w:t xml:space="preserve"> - List of API endpoints</w:t>
      </w:r>
    </w:p>
    <w:p w14:paraId="2CBFEEF4" w14:textId="77777777" w:rsidR="00922FFD" w:rsidRPr="00AB1F61" w:rsidRDefault="00922FFD" w:rsidP="00AB1F61"/>
    <w:p w14:paraId="191C0C1F" w14:textId="4088F27F" w:rsidR="00AD1631" w:rsidRDefault="00F94C49" w:rsidP="00AD1631">
      <w:r>
        <w:t xml:space="preserve">The </w:t>
      </w:r>
      <w:r w:rsidR="00E12678">
        <w:t xml:space="preserve">endpoints </w:t>
      </w:r>
      <w:r w:rsidR="00C6403D">
        <w:t>for</w:t>
      </w:r>
      <w:r w:rsidR="00E12678">
        <w:t xml:space="preserve"> bulb control are as follows</w:t>
      </w:r>
      <w:r w:rsidR="002D7E13">
        <w:t>:</w:t>
      </w:r>
      <w:r w:rsidR="00E12678">
        <w:t xml:space="preserve"> “/discover/”, “/</w:t>
      </w:r>
      <w:proofErr w:type="spellStart"/>
      <w:r w:rsidR="00E12678">
        <w:t>toggleBulb</w:t>
      </w:r>
      <w:proofErr w:type="spellEnd"/>
      <w:r w:rsidR="00E12678">
        <w:t>/”, “/</w:t>
      </w:r>
      <w:proofErr w:type="spellStart"/>
      <w:r w:rsidR="00CA751F">
        <w:t>queryBulb</w:t>
      </w:r>
      <w:proofErr w:type="spellEnd"/>
      <w:r w:rsidR="00CA751F">
        <w:t>/”, and “/</w:t>
      </w:r>
      <w:proofErr w:type="spellStart"/>
      <w:r w:rsidR="00CA751F">
        <w:t>colorBulb</w:t>
      </w:r>
      <w:proofErr w:type="spellEnd"/>
      <w:r w:rsidR="00CA751F">
        <w:t>/”</w:t>
      </w:r>
      <w:r w:rsidR="00CC6583">
        <w:t xml:space="preserve">. </w:t>
      </w:r>
      <w:r w:rsidR="000720F7">
        <w:t xml:space="preserve">Of these four, only three are currently utilised in </w:t>
      </w:r>
      <w:r w:rsidR="006148D0">
        <w:t>Bulb Bop</w:t>
      </w:r>
      <w:r w:rsidR="000720F7">
        <w:t>, “/</w:t>
      </w:r>
      <w:proofErr w:type="spellStart"/>
      <w:r w:rsidR="000720F7">
        <w:t>colorBulb</w:t>
      </w:r>
      <w:proofErr w:type="spellEnd"/>
      <w:r w:rsidR="000720F7">
        <w:t xml:space="preserve">/” was developed for use, but when </w:t>
      </w:r>
      <w:r w:rsidR="00A917D4">
        <w:t>testing</w:t>
      </w:r>
      <w:r w:rsidR="005B1221">
        <w:t xml:space="preserve"> with a colour changing bulb, and a non-colour changing bulb this endpoint </w:t>
      </w:r>
      <w:r w:rsidR="005B1221">
        <w:lastRenderedPageBreak/>
        <w:t xml:space="preserve">caused issues, so was left for future development, which ultimately ended up being scoped out of the project. </w:t>
      </w:r>
      <w:r w:rsidR="00184D33">
        <w:t>“/discover/” is used to discover new bulbs on the network</w:t>
      </w:r>
      <w:r w:rsidR="00AD6974">
        <w:t>. It</w:t>
      </w:r>
      <w:r w:rsidR="00184D33">
        <w:t xml:space="preserve"> send</w:t>
      </w:r>
      <w:r w:rsidR="006A69B9">
        <w:t>s</w:t>
      </w:r>
      <w:r w:rsidR="00184D33">
        <w:t xml:space="preserve"> a broadcast </w:t>
      </w:r>
      <w:r w:rsidR="008A2C59">
        <w:t xml:space="preserve">UDP packet, to which </w:t>
      </w:r>
      <w:r w:rsidR="00B6193F">
        <w:t xml:space="preserve">bulbs connected to the network respond with their </w:t>
      </w:r>
      <w:r w:rsidR="004F168B">
        <w:t xml:space="preserve">current state. This response is shown to the </w:t>
      </w:r>
      <w:r w:rsidR="003C3C4A">
        <w:t>user, who can give the bulb a name, which is then sent to another endpoint, which will be mentioned later.</w:t>
      </w:r>
      <w:r w:rsidR="00245DD4">
        <w:t xml:space="preserve"> “/</w:t>
      </w:r>
      <w:proofErr w:type="spellStart"/>
      <w:r w:rsidR="00245DD4">
        <w:t>toggleBulb</w:t>
      </w:r>
      <w:proofErr w:type="spellEnd"/>
      <w:r w:rsidR="00245DD4">
        <w:t xml:space="preserve">/” is the </w:t>
      </w:r>
      <w:r w:rsidR="00ED03A2">
        <w:t>primary</w:t>
      </w:r>
      <w:r w:rsidR="00245DD4">
        <w:t xml:space="preserve"> endpoint the user will trigger from the user interface, when they click on the icon of a bulb it will </w:t>
      </w:r>
      <w:r w:rsidR="00E248FD">
        <w:t xml:space="preserve">trigger this endpoint, which sends a packet to the specific bulb and instructs it to turn off, or on, depending on the state of the bulb recorded in </w:t>
      </w:r>
      <w:r w:rsidR="006148D0">
        <w:t>Bulb Bop</w:t>
      </w:r>
      <w:r w:rsidR="00E248FD">
        <w:t>.</w:t>
      </w:r>
      <w:r w:rsidR="003C3C4A">
        <w:t xml:space="preserve"> </w:t>
      </w:r>
      <w:r w:rsidR="003F3235">
        <w:t>“/</w:t>
      </w:r>
      <w:proofErr w:type="spellStart"/>
      <w:r w:rsidR="003F3235">
        <w:t>queryBulb</w:t>
      </w:r>
      <w:proofErr w:type="spellEnd"/>
      <w:r w:rsidR="003F3235">
        <w:t xml:space="preserve">/’ is </w:t>
      </w:r>
      <w:proofErr w:type="gramStart"/>
      <w:r w:rsidR="003F3235">
        <w:t>similar to</w:t>
      </w:r>
      <w:proofErr w:type="gramEnd"/>
      <w:r w:rsidR="003F3235">
        <w:t xml:space="preserve"> “/discover/”, except rather than sending a broadcast packet to all </w:t>
      </w:r>
      <w:r w:rsidR="00240B85">
        <w:t>IP addresses, it sends</w:t>
      </w:r>
      <w:r w:rsidR="003F3235">
        <w:t xml:space="preserve"> </w:t>
      </w:r>
      <w:r w:rsidR="00772B5B">
        <w:t xml:space="preserve">packets to specific addresses to query the state of </w:t>
      </w:r>
      <w:proofErr w:type="gramStart"/>
      <w:r w:rsidR="00240B85">
        <w:t>particular</w:t>
      </w:r>
      <w:r w:rsidR="00772B5B">
        <w:t xml:space="preserve"> bulbs</w:t>
      </w:r>
      <w:proofErr w:type="gramEnd"/>
      <w:r w:rsidR="00772B5B">
        <w:t xml:space="preserve">. </w:t>
      </w:r>
    </w:p>
    <w:p w14:paraId="1A07AC44" w14:textId="77E78D0D" w:rsidR="00687125" w:rsidRDefault="0033394F" w:rsidP="00AD1631">
      <w:r>
        <w:t xml:space="preserve">The endpoints that </w:t>
      </w:r>
      <w:r w:rsidR="00363A4C">
        <w:t>control database operations are “/”</w:t>
      </w:r>
      <w:r w:rsidR="002F6D8D">
        <w:t>, “/</w:t>
      </w:r>
      <w:r w:rsidR="00D64677">
        <w:t>delete/&lt;</w:t>
      </w:r>
      <w:proofErr w:type="spellStart"/>
      <w:r w:rsidR="00D64677">
        <w:t>str:ip</w:t>
      </w:r>
      <w:proofErr w:type="spellEnd"/>
      <w:r w:rsidR="00D64677">
        <w:t xml:space="preserve">&gt;/”, and </w:t>
      </w:r>
      <w:r w:rsidR="001B3F33">
        <w:t>“/edit/&lt;</w:t>
      </w:r>
      <w:proofErr w:type="spellStart"/>
      <w:r w:rsidR="00BB62B1">
        <w:t>str:ip</w:t>
      </w:r>
      <w:proofErr w:type="spellEnd"/>
      <w:r w:rsidR="00BB62B1">
        <w:t>&gt;”</w:t>
      </w:r>
      <w:r w:rsidR="00DA2E0C">
        <w:t xml:space="preserve">. </w:t>
      </w:r>
      <w:r w:rsidR="00C26E63">
        <w:t>The “/” endpoint is the index endpoint</w:t>
      </w:r>
      <w:r w:rsidR="00240B85">
        <w:t xml:space="preserve">. When this endpoint is triggered with a GET request, it renders the home page; when it’s triggered with a POST request, </w:t>
      </w:r>
      <w:r w:rsidR="00743A82">
        <w:t>it submits</w:t>
      </w:r>
      <w:r w:rsidR="00FE1F96">
        <w:t xml:space="preserve"> a Django model form. This Django model form is </w:t>
      </w:r>
      <w:r w:rsidR="000E3626">
        <w:t xml:space="preserve">how </w:t>
      </w:r>
      <w:r w:rsidR="006148D0">
        <w:t>Bulb Bop</w:t>
      </w:r>
      <w:r w:rsidR="000E3626">
        <w:t xml:space="preserve">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w:t>
      </w:r>
      <w:proofErr w:type="gramStart"/>
      <w:r w:rsidR="00221C91">
        <w:t>criteria</w:t>
      </w:r>
      <w:proofErr w:type="gramEnd"/>
      <w:r w:rsidR="00221C91">
        <w:t xml:space="preserve"> for this check is that the Ip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w:t>
      </w:r>
      <w:proofErr w:type="spellStart"/>
      <w:r w:rsidR="0045531E">
        <w:t>str:ip</w:t>
      </w:r>
      <w:proofErr w:type="spellEnd"/>
      <w:r w:rsidR="0045531E">
        <w:t>&gt;/</w:t>
      </w:r>
      <w:r w:rsidR="00333EB9">
        <w:t>” and “/edit/&lt;</w:t>
      </w:r>
      <w:proofErr w:type="spellStart"/>
      <w:r w:rsidR="00333EB9">
        <w:t>str:</w:t>
      </w:r>
      <w:r w:rsidR="0045531E">
        <w:t>ip</w:t>
      </w:r>
      <w:proofErr w:type="spellEnd"/>
      <w:r w:rsidR="0045531E">
        <w:t>&gt;/”</w:t>
      </w:r>
      <w:r w:rsidR="008622D6">
        <w:t xml:space="preserve"> </w:t>
      </w:r>
      <w:proofErr w:type="gramStart"/>
      <w:r w:rsidR="008622D6">
        <w:t>both of these</w:t>
      </w:r>
      <w:proofErr w:type="gramEnd"/>
      <w:r w:rsidR="008622D6">
        <w:t xml:space="preserve"> </w:t>
      </w:r>
      <w:r w:rsidR="00E10BC9">
        <w:t>endpoints require the Ip address of the bulb in which they are editing</w:t>
      </w:r>
      <w:r w:rsidR="00DE6F81">
        <w:t xml:space="preserve">, as a unique identifier. </w:t>
      </w:r>
      <w:r w:rsidR="004C453E">
        <w:t>“/delete/&lt;</w:t>
      </w:r>
      <w:proofErr w:type="spellStart"/>
      <w:r w:rsidR="004C453E">
        <w:t>str:</w:t>
      </w:r>
      <w:r w:rsidR="00031F00">
        <w:t>ip</w:t>
      </w:r>
      <w:proofErr w:type="spellEnd"/>
      <w:r w:rsidR="00031F00">
        <w:t xml:space="preserve">&gt;/” will delete </w:t>
      </w:r>
      <w:r w:rsidR="003964DC">
        <w:t>the bulb</w:t>
      </w:r>
      <w:r w:rsidR="00595402">
        <w:t xml:space="preserve"> with the specified Ip address, </w:t>
      </w:r>
      <w:r w:rsidR="002A3A52">
        <w:t>and “/edit/&lt;</w:t>
      </w:r>
      <w:proofErr w:type="spellStart"/>
      <w:r w:rsidR="002A3A52">
        <w:t>str:ip</w:t>
      </w:r>
      <w:proofErr w:type="spellEnd"/>
      <w:r w:rsidR="002A3A52">
        <w:t>&gt;/” will submit a form, that is verified</w:t>
      </w:r>
      <w:r w:rsidR="00AA33C5">
        <w:t>,</w:t>
      </w:r>
      <w:r w:rsidR="002A3A52">
        <w:t xml:space="preserve"> of a new Ip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1B31DAFD" w:rsidR="002E43DC" w:rsidRDefault="0057615D" w:rsidP="00AD1631">
      <w:r>
        <w:t xml:space="preserve">There are two endpoints for </w:t>
      </w:r>
      <w:r w:rsidR="0085752D">
        <w:t xml:space="preserve">controlling the audio synchronisation, </w:t>
      </w:r>
      <w:r w:rsidR="007D1C4F">
        <w:t>“/</w:t>
      </w:r>
      <w:proofErr w:type="spellStart"/>
      <w:r w:rsidR="008B1D46">
        <w:t>activateSync</w:t>
      </w:r>
      <w:proofErr w:type="spellEnd"/>
      <w:r w:rsidR="008B1D46">
        <w:t>/”, and “/</w:t>
      </w:r>
      <w:proofErr w:type="spellStart"/>
      <w:r w:rsidR="001F25A6">
        <w:t>stopsync</w:t>
      </w:r>
      <w:proofErr w:type="spellEnd"/>
      <w:r w:rsidR="001F25A6">
        <w:t xml:space="preserve">/”. These are </w:t>
      </w:r>
      <w:r w:rsidR="008117A2">
        <w:t>self-explanatory</w:t>
      </w:r>
      <w:r w:rsidR="001F25A6">
        <w:t xml:space="preserve">, </w:t>
      </w:r>
      <w:r w:rsidR="002C583F">
        <w:t>“/</w:t>
      </w:r>
      <w:proofErr w:type="spellStart"/>
      <w:r w:rsidR="002C583F">
        <w:t>activateSync</w:t>
      </w:r>
      <w:proofErr w:type="spellEnd"/>
      <w:r w:rsidR="002C583F">
        <w:t>/”</w:t>
      </w:r>
      <w:r w:rsidR="00083903">
        <w:t xml:space="preserve">, this endpoint </w:t>
      </w:r>
      <w:r w:rsidR="00411DDD">
        <w:t xml:space="preserve">accepts a POST request that contains the index number of the audio device selected by the user. This then activates the audio sync in </w:t>
      </w:r>
      <w:r w:rsidR="006148D0">
        <w:t>Bulb Bop</w:t>
      </w:r>
      <w:r w:rsidR="00DE3A0F">
        <w:t xml:space="preserve"> for that</w:t>
      </w:r>
      <w:r w:rsidR="00025332">
        <w:t xml:space="preserve"> audio device, </w:t>
      </w:r>
      <w:r w:rsidR="006148D0">
        <w:t>Bulb Bop</w:t>
      </w:r>
      <w:r w:rsidR="00025332">
        <w:t xml:space="preserve">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1B137497" w:rsidR="002755A2" w:rsidRDefault="00FC23D4" w:rsidP="00AD1631">
      <w:r>
        <w:t xml:space="preserve">This concludes the </w:t>
      </w:r>
      <w:r w:rsidR="00C305C4">
        <w:t xml:space="preserve">API endpoints activated by the user or </w:t>
      </w:r>
      <w:r w:rsidR="00635B26">
        <w:t xml:space="preserve">by </w:t>
      </w:r>
      <w:r w:rsidR="00C305C4">
        <w:t>the</w:t>
      </w:r>
      <w:r w:rsidR="00635B26">
        <w:t xml:space="preserve"> </w:t>
      </w:r>
      <w:r w:rsidR="00C305C4">
        <w:t xml:space="preserve">JavaScript </w:t>
      </w:r>
      <w:r w:rsidR="00635B26">
        <w:t xml:space="preserve">that </w:t>
      </w:r>
      <w:r w:rsidR="00C305C4">
        <w:t xml:space="preserve">the pages contain. The next step of this chapter is to discuss how Bulb Bop achieved communication with the bulbs, the documentation that was followed, and the technologies </w:t>
      </w:r>
      <w:r w:rsidR="00107AAE">
        <w:t xml:space="preserve">involved in </w:t>
      </w:r>
      <w:r w:rsidR="00B77837">
        <w:t>its process.</w:t>
      </w:r>
    </w:p>
    <w:p w14:paraId="4C8B5E8A" w14:textId="447079E4" w:rsidR="0051660D" w:rsidRPr="00ED049C" w:rsidRDefault="00274454" w:rsidP="00274454">
      <w:pPr>
        <w:pStyle w:val="Heading2"/>
        <w:numPr>
          <w:ilvl w:val="1"/>
          <w:numId w:val="15"/>
        </w:numPr>
        <w:rPr>
          <w:rFonts w:ascii="Arial Black" w:hAnsi="Arial Black"/>
          <w:b/>
          <w:bCs/>
        </w:rPr>
      </w:pPr>
      <w:bookmarkStart w:id="5" w:name="_Toc197067353"/>
      <w:r w:rsidRPr="00ED049C">
        <w:rPr>
          <w:rFonts w:ascii="Arial Black" w:hAnsi="Arial Black"/>
          <w:b/>
          <w:bCs/>
        </w:rPr>
        <w:lastRenderedPageBreak/>
        <w:t>Bulb Database Model</w:t>
      </w:r>
      <w:bookmarkEnd w:id="5"/>
    </w:p>
    <w:p w14:paraId="3DECE697" w14:textId="203AD970" w:rsidR="00274454" w:rsidRDefault="008F601E" w:rsidP="00274454">
      <w:pPr>
        <w:keepNext/>
      </w:pPr>
      <w:r w:rsidRPr="008F601E">
        <w:rPr>
          <w:noProof/>
        </w:rPr>
        <w:drawing>
          <wp:inline distT="0" distB="0" distL="0" distR="0" wp14:anchorId="0CB45E6E" wp14:editId="4BB3071C">
            <wp:extent cx="5759450" cy="4405630"/>
            <wp:effectExtent l="0" t="0" r="0" b="0"/>
            <wp:docPr id="188988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82393" name=""/>
                    <pic:cNvPicPr/>
                  </pic:nvPicPr>
                  <pic:blipFill>
                    <a:blip r:embed="rId17"/>
                    <a:stretch>
                      <a:fillRect/>
                    </a:stretch>
                  </pic:blipFill>
                  <pic:spPr>
                    <a:xfrm>
                      <a:off x="0" y="0"/>
                      <a:ext cx="5759450" cy="4405630"/>
                    </a:xfrm>
                    <a:prstGeom prst="rect">
                      <a:avLst/>
                    </a:prstGeom>
                  </pic:spPr>
                </pic:pic>
              </a:graphicData>
            </a:graphic>
          </wp:inline>
        </w:drawing>
      </w:r>
    </w:p>
    <w:p w14:paraId="04934E7C" w14:textId="01F20124" w:rsidR="00274454" w:rsidRDefault="00274454" w:rsidP="00573C32">
      <w:pPr>
        <w:pStyle w:val="Caption"/>
        <w:jc w:val="center"/>
      </w:pPr>
      <w:r>
        <w:t xml:space="preserve">Figure </w:t>
      </w:r>
      <w:fldSimple w:instr=" SEQ Figure \* ARABIC ">
        <w:r w:rsidR="006A092C">
          <w:rPr>
            <w:noProof/>
          </w:rPr>
          <w:t>10</w:t>
        </w:r>
      </w:fldSimple>
      <w:r>
        <w:t xml:space="preserve"> - Bulb Database Django Model</w:t>
      </w:r>
    </w:p>
    <w:p w14:paraId="7F1F2243" w14:textId="5B52F5B9" w:rsidR="00274454" w:rsidRPr="00274454" w:rsidRDefault="00E21D68" w:rsidP="00274454">
      <w:r>
        <w:t xml:space="preserve">The database design in </w:t>
      </w:r>
      <w:r w:rsidR="00B26F91">
        <w:t xml:space="preserve">this project is </w:t>
      </w:r>
      <w:r w:rsidR="00B477F6">
        <w:t>rather simple, it only contains one model</w:t>
      </w:r>
      <w:r w:rsidR="00E210B9">
        <w:t>, the bulb. This model consists of seven fields</w:t>
      </w:r>
      <w:r w:rsidR="00635B26">
        <w:t>:</w:t>
      </w:r>
      <w:r w:rsidR="00E210B9">
        <w:t xml:space="preserve"> the IP address, </w:t>
      </w:r>
      <w:r w:rsidR="00266990">
        <w:t>name, state, red, green, blue, temperature</w:t>
      </w:r>
      <w:r w:rsidR="00711C5D">
        <w:t>, and brightness</w:t>
      </w:r>
      <w:r w:rsidR="00266990">
        <w:t xml:space="preserve">. </w:t>
      </w:r>
      <w:r w:rsidR="00602B17">
        <w:t xml:space="preserve">While </w:t>
      </w:r>
      <w:proofErr w:type="gramStart"/>
      <w:r w:rsidR="00602B17">
        <w:t>all of</w:t>
      </w:r>
      <w:proofErr w:type="gramEnd"/>
      <w:r w:rsidR="00602B17">
        <w:t xml:space="preserve"> these fields are updated when a bulb is queried, only </w:t>
      </w:r>
      <w:r w:rsidR="00DF7736">
        <w:t>the IP address, the name,</w:t>
      </w:r>
      <w:r w:rsidR="00C25430">
        <w:t xml:space="preserve"> and</w:t>
      </w:r>
      <w:r w:rsidR="00DF7736">
        <w:t xml:space="preserve"> the </w:t>
      </w:r>
      <w:r w:rsidR="00650349">
        <w:t>state</w:t>
      </w:r>
      <w:r w:rsidR="00C25430">
        <w:t xml:space="preserve"> are used in </w:t>
      </w:r>
      <w:r w:rsidR="006148D0">
        <w:t>Bulb Bop</w:t>
      </w:r>
      <w:r w:rsidR="00C25430">
        <w:t xml:space="preserve">. </w:t>
      </w:r>
      <w:r w:rsidR="00C52315">
        <w:t>For each field</w:t>
      </w:r>
      <w:r w:rsidR="00635B26">
        <w:t>, there are several Django validators applied, which</w:t>
      </w:r>
      <w:r w:rsidR="008F601E">
        <w:t xml:space="preserve"> prevent bulbs from being created unless the </w:t>
      </w:r>
      <w:r w:rsidR="00900A3C">
        <w:t>criteria are met. For example, the IP address must be unique, it cannot be null or blank, and it must be</w:t>
      </w:r>
      <w:r w:rsidR="00DD77A3">
        <w:t xml:space="preserve"> a valid IPV4 address. </w:t>
      </w:r>
    </w:p>
    <w:p w14:paraId="35000C76" w14:textId="6BF95E5B" w:rsidR="005375CC" w:rsidRPr="00ED049C" w:rsidRDefault="004714DC" w:rsidP="00360B65">
      <w:pPr>
        <w:pStyle w:val="Heading2"/>
        <w:numPr>
          <w:ilvl w:val="1"/>
          <w:numId w:val="15"/>
        </w:numPr>
        <w:rPr>
          <w:rFonts w:ascii="Arial Black" w:hAnsi="Arial Black"/>
          <w:b/>
          <w:bCs/>
        </w:rPr>
      </w:pPr>
      <w:bookmarkStart w:id="6" w:name="_Toc197067354"/>
      <w:r w:rsidRPr="00ED049C">
        <w:rPr>
          <w:rFonts w:ascii="Arial Black" w:hAnsi="Arial Black"/>
          <w:b/>
          <w:bCs/>
        </w:rPr>
        <w:t>Bulb communication</w:t>
      </w:r>
      <w:bookmarkEnd w:id="6"/>
    </w:p>
    <w:p w14:paraId="1B573C8E" w14:textId="18781032" w:rsidR="00132331" w:rsidRDefault="00132331" w:rsidP="00AD1631">
      <w:r>
        <w:t xml:space="preserve"># </w:t>
      </w:r>
      <w:r w:rsidR="00644B73">
        <w:t xml:space="preserve">TODO </w:t>
      </w:r>
      <w:r>
        <w:t>Mention difficulty with communicating with multiple bulbs with different capabilities here #</w:t>
      </w:r>
    </w:p>
    <w:p w14:paraId="6646AB97" w14:textId="1AF3F052"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instrText xml:space="preserve"> ADDIN ZOTERO_ITEM CSL_CITATION {"citationID":"ofhUiZoa","properties":{"formattedCitation":"({\\i{}WiZ Pro API Reference},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Pr="00E82FD4">
        <w:rPr>
          <w:rFonts w:cs="Arial"/>
          <w:kern w:val="0"/>
        </w:rPr>
        <w:t>(</w:t>
      </w:r>
      <w:r w:rsidRPr="00E82FD4">
        <w:rPr>
          <w:rFonts w:cs="Arial"/>
          <w:i/>
          <w:iCs/>
          <w:kern w:val="0"/>
        </w:rPr>
        <w:t>WiZ Pro API Reference</w:t>
      </w:r>
      <w:r w:rsidRPr="00E82FD4">
        <w:rPr>
          <w:rFonts w:cs="Arial"/>
          <w:kern w:val="0"/>
        </w:rPr>
        <w:t>, n.d.)</w:t>
      </w:r>
      <w:r>
        <w:fldChar w:fldCharType="end"/>
      </w:r>
      <w:r w:rsidR="00275B7C">
        <w:t>. To</w:t>
      </w:r>
      <w:r w:rsidR="0055128B">
        <w:t xml:space="preserve"> augment this, there is also</w:t>
      </w:r>
      <w:r w:rsidR="00302AC0">
        <w:t xml:space="preserve"> a </w:t>
      </w:r>
      <w:r w:rsidR="00275B7C">
        <w:t>Python</w:t>
      </w:r>
      <w:r w:rsidR="00302AC0">
        <w:t xml:space="preserve"> package called, </w:t>
      </w:r>
      <w:r w:rsidR="00B31B14">
        <w:t>‘</w:t>
      </w:r>
      <w:proofErr w:type="spellStart"/>
      <w:r w:rsidR="00B31B14">
        <w:t>pywizlight</w:t>
      </w:r>
      <w:proofErr w:type="spellEnd"/>
      <w:r w:rsidR="00B31B14">
        <w:t xml:space="preserve">’ which utilises this documentation to provide communication </w:t>
      </w:r>
      <w:r w:rsidR="009B4515">
        <w:t xml:space="preserve">to wiz devices </w:t>
      </w:r>
      <w:r w:rsidR="009B4515">
        <w:fldChar w:fldCharType="begin"/>
      </w:r>
      <w:r w:rsidR="009B4515">
        <w:instrText xml:space="preserve"> ADDIN ZOTERO_ITEM CSL_CITATION {"citationID":"BAe7oOwz","properties":{"formattedCitation":"(Traub, 2020/2025)","plainCitation":"(Traub, 2020/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9B4515" w:rsidRPr="009B4515">
        <w:rPr>
          <w:rFonts w:cs="Arial"/>
        </w:rPr>
        <w:t>(Traub, 2020/2025)</w:t>
      </w:r>
      <w:r w:rsidR="009B4515">
        <w:fldChar w:fldCharType="end"/>
      </w:r>
      <w:r w:rsidR="00275B7C">
        <w:t>I did not use this package and primarily relied on the Wiz documentation to enable communication with</w:t>
      </w:r>
      <w:r w:rsidR="00C9355D">
        <w:t xml:space="preserve"> the bulbs. </w:t>
      </w:r>
    </w:p>
    <w:p w14:paraId="23EC61F7" w14:textId="77777777" w:rsidR="005D4009" w:rsidRDefault="005D4009" w:rsidP="00573C32">
      <w:pPr>
        <w:keepNext/>
        <w:jc w:val="center"/>
      </w:pPr>
      <w:r w:rsidRPr="005D4009">
        <w:rPr>
          <w:noProof/>
        </w:rPr>
        <w:lastRenderedPageBreak/>
        <w:drawing>
          <wp:inline distT="0" distB="0" distL="0" distR="0" wp14:anchorId="795BE279" wp14:editId="6DC5AEE4">
            <wp:extent cx="3346134" cy="6019800"/>
            <wp:effectExtent l="0" t="0" r="6985" b="0"/>
            <wp:docPr id="693820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20034" name=""/>
                    <pic:cNvPicPr/>
                  </pic:nvPicPr>
                  <pic:blipFill>
                    <a:blip r:embed="rId18"/>
                    <a:stretch>
                      <a:fillRect/>
                    </a:stretch>
                  </pic:blipFill>
                  <pic:spPr>
                    <a:xfrm>
                      <a:off x="0" y="0"/>
                      <a:ext cx="3351224" cy="6028958"/>
                    </a:xfrm>
                    <a:prstGeom prst="rect">
                      <a:avLst/>
                    </a:prstGeom>
                  </pic:spPr>
                </pic:pic>
              </a:graphicData>
            </a:graphic>
          </wp:inline>
        </w:drawing>
      </w:r>
    </w:p>
    <w:p w14:paraId="3B00112A" w14:textId="422F141D" w:rsidR="005D4009" w:rsidRDefault="005D4009" w:rsidP="00573C32">
      <w:pPr>
        <w:pStyle w:val="Caption"/>
        <w:jc w:val="center"/>
      </w:pPr>
      <w:r>
        <w:t xml:space="preserve">Figure </w:t>
      </w:r>
      <w:fldSimple w:instr=" SEQ Figure \* ARABIC ">
        <w:r w:rsidR="006A092C">
          <w:rPr>
            <w:noProof/>
          </w:rPr>
          <w:t>11</w:t>
        </w:r>
      </w:fldSimple>
      <w:r>
        <w:t xml:space="preserve"> - Excerpt from API Reference Site</w:t>
      </w:r>
    </w:p>
    <w:p w14:paraId="36DB0341" w14:textId="23B34625" w:rsidR="0092456B" w:rsidRDefault="006A5343" w:rsidP="00AD1631">
      <w:r>
        <w:t xml:space="preserve">Utilising the </w:t>
      </w:r>
      <w:r w:rsidR="00946E44">
        <w:t xml:space="preserve">API reference, </w:t>
      </w:r>
      <w:r w:rsidR="00D347FF">
        <w:t xml:space="preserve">five UDP packets have been </w:t>
      </w:r>
      <w:r w:rsidR="00946E44">
        <w:t xml:space="preserve">implemented </w:t>
      </w:r>
      <w:r w:rsidR="00D347FF">
        <w:t>for</w:t>
      </w:r>
      <w:r w:rsidR="00E65B77">
        <w:t xml:space="preserve"> </w:t>
      </w:r>
      <w:r w:rsidR="00AB326A">
        <w:t xml:space="preserve">Bulb Bop </w:t>
      </w:r>
      <w:r w:rsidR="00D347FF">
        <w:t xml:space="preserve">to </w:t>
      </w:r>
      <w:r w:rsidR="00AB326A">
        <w:t>use</w:t>
      </w:r>
      <w:r w:rsidR="00B81D5B">
        <w:t>.</w:t>
      </w:r>
      <w:r w:rsidR="002C764E">
        <w:t xml:space="preserve"> </w:t>
      </w:r>
      <w:r w:rsidR="00654810">
        <w:t>T</w:t>
      </w:r>
      <w:r w:rsidR="002C764E">
        <w:t>wo other UDP packets</w:t>
      </w:r>
      <w:r w:rsidR="00654810">
        <w:t xml:space="preserve"> are also present</w:t>
      </w:r>
      <w:r w:rsidR="002C764E">
        <w:t xml:space="preserve">, which are not currently used, but can be implemented in further development. </w:t>
      </w:r>
      <w:r w:rsidR="006F6BA9">
        <w:t>The seven total packets have the following functions</w:t>
      </w:r>
      <w:r w:rsidR="00AB326A">
        <w:t>:</w:t>
      </w:r>
      <w:r w:rsidR="006F6BA9">
        <w:t xml:space="preserve">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w:t>
      </w:r>
      <w:r w:rsidR="00AB326A">
        <w:t xml:space="preserve">turning the bulb to a colour are unused by Bulb Bop, while both were used in the development of Bulb Bop, so </w:t>
      </w:r>
      <w:r w:rsidR="001A0A03">
        <w:t xml:space="preserve">it was unfeasible to </w:t>
      </w:r>
      <w:r w:rsidR="004F6630">
        <w:t xml:space="preserve">implement them properly in the time given for the project. </w:t>
      </w:r>
    </w:p>
    <w:p w14:paraId="24EFB2D1" w14:textId="77777777" w:rsidR="00811AD7" w:rsidRDefault="00811AD7" w:rsidP="00811AD7">
      <w:pPr>
        <w:keepNext/>
      </w:pPr>
      <w:r w:rsidRPr="00811AD7">
        <w:rPr>
          <w:noProof/>
        </w:rPr>
        <w:lastRenderedPageBreak/>
        <w:drawing>
          <wp:inline distT="0" distB="0" distL="0" distR="0" wp14:anchorId="18852B7F" wp14:editId="34E62F52">
            <wp:extent cx="5759450" cy="4353560"/>
            <wp:effectExtent l="0" t="0" r="0" b="8890"/>
            <wp:docPr id="57488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81301" name=""/>
                    <pic:cNvPicPr/>
                  </pic:nvPicPr>
                  <pic:blipFill>
                    <a:blip r:embed="rId19"/>
                    <a:stretch>
                      <a:fillRect/>
                    </a:stretch>
                  </pic:blipFill>
                  <pic:spPr>
                    <a:xfrm>
                      <a:off x="0" y="0"/>
                      <a:ext cx="5759450" cy="4353560"/>
                    </a:xfrm>
                    <a:prstGeom prst="rect">
                      <a:avLst/>
                    </a:prstGeom>
                  </pic:spPr>
                </pic:pic>
              </a:graphicData>
            </a:graphic>
          </wp:inline>
        </w:drawing>
      </w:r>
    </w:p>
    <w:p w14:paraId="6B02DCF5" w14:textId="12C80020" w:rsidR="00811AD7" w:rsidRDefault="00811AD7" w:rsidP="00573C32">
      <w:pPr>
        <w:pStyle w:val="Caption"/>
        <w:jc w:val="center"/>
      </w:pPr>
      <w:r>
        <w:t xml:space="preserve">Figure </w:t>
      </w:r>
      <w:fldSimple w:instr=" SEQ Figure \* ARABIC ">
        <w:r w:rsidR="006A092C">
          <w:rPr>
            <w:noProof/>
          </w:rPr>
          <w:t>12</w:t>
        </w:r>
      </w:fldSimple>
      <w:r>
        <w:t xml:space="preserve"> - Query Bulb </w:t>
      </w:r>
      <w:r w:rsidR="00B81D5B">
        <w:t>Function</w:t>
      </w:r>
      <w:r>
        <w:t xml:space="preserve"> that parses the bulb packet return</w:t>
      </w:r>
    </w:p>
    <w:p w14:paraId="51D50679" w14:textId="7760A764" w:rsidR="002D634C" w:rsidRDefault="001218A5" w:rsidP="00AD1631">
      <w:r>
        <w:t>F</w:t>
      </w:r>
      <w:r w:rsidR="00DB0FDC">
        <w:t>unctions that can read and parse the return UDP packets from the bulbs</w:t>
      </w:r>
      <w:r>
        <w:t xml:space="preserve"> have also been implemented</w:t>
      </w:r>
      <w:r w:rsidR="00DB0FDC">
        <w:t xml:space="preserve">. These packets contain information that allows </w:t>
      </w:r>
      <w:r w:rsidR="006148D0">
        <w:t>Bulb Bop</w:t>
      </w:r>
      <w:r w:rsidR="00DB0FDC">
        <w:t xml:space="preserve"> to update the bulb object </w:t>
      </w:r>
      <w:r w:rsidR="000C3FF8">
        <w:t xml:space="preserve">and database model </w:t>
      </w:r>
      <w:r w:rsidR="00DB0FDC">
        <w:t xml:space="preserve">with their current state. </w:t>
      </w:r>
      <w:r w:rsidR="009E62E6">
        <w:t>This allows the index view</w:t>
      </w:r>
      <w:r w:rsidR="007F0682">
        <w:t>, for instance,</w:t>
      </w:r>
      <w:r w:rsidR="009E62E6">
        <w:t xml:space="preserve"> to change the colour of the bulb icons depending on the current state of the bulbs. </w:t>
      </w:r>
    </w:p>
    <w:p w14:paraId="5A6C90C8" w14:textId="193C2DE4" w:rsidR="00C47D82" w:rsidRPr="00ED049C" w:rsidRDefault="00861B31" w:rsidP="00861B31">
      <w:pPr>
        <w:pStyle w:val="Heading2"/>
        <w:numPr>
          <w:ilvl w:val="1"/>
          <w:numId w:val="15"/>
        </w:numPr>
        <w:rPr>
          <w:rFonts w:ascii="Arial Black" w:hAnsi="Arial Black"/>
          <w:b/>
          <w:bCs/>
        </w:rPr>
      </w:pPr>
      <w:bookmarkStart w:id="7" w:name="_Toc197067355"/>
      <w:r w:rsidRPr="00ED049C">
        <w:rPr>
          <w:rFonts w:ascii="Arial Black" w:hAnsi="Arial Black"/>
          <w:b/>
          <w:bCs/>
        </w:rPr>
        <w:t>Host Audio Parsing</w:t>
      </w:r>
      <w:bookmarkEnd w:id="7"/>
    </w:p>
    <w:p w14:paraId="17783933" w14:textId="1CD7D26B" w:rsidR="00C92FC3" w:rsidRDefault="00861B31" w:rsidP="00861B31">
      <w:r>
        <w:t>The reason that Python</w:t>
      </w:r>
      <w:r w:rsidR="000472C1">
        <w:t xml:space="preserve"> was used</w:t>
      </w:r>
      <w:r>
        <w:t xml:space="preserve"> over Java was that </w:t>
      </w:r>
      <w:r w:rsidR="00E63604">
        <w:t>P</w:t>
      </w:r>
      <w:r>
        <w:t>ython</w:t>
      </w:r>
      <w:r w:rsidR="003E4764">
        <w:t xml:space="preserve"> ha</w:t>
      </w:r>
      <w:r w:rsidR="0041259F">
        <w:t>s easy</w:t>
      </w:r>
      <w:r w:rsidR="003E4764">
        <w:t xml:space="preserve"> access to the audio of the host machine. </w:t>
      </w:r>
      <w:r w:rsidR="00AE5599">
        <w:t>Initially</w:t>
      </w:r>
      <w:r w:rsidR="00D347FF">
        <w:t>, only PyAudio was used, and Bulb Bop was able to access microphones attached to the host machine;</w:t>
      </w:r>
      <w:r w:rsidR="00ED657E">
        <w:t xml:space="preserve"> however, then </w:t>
      </w:r>
      <w:r w:rsidR="00F85A7D">
        <w:t>P</w:t>
      </w:r>
      <w:r w:rsidR="00ED657E">
        <w:t>yAudioWPatch</w:t>
      </w:r>
      <w:r w:rsidR="00F85A7D">
        <w:t xml:space="preserve"> was discovered</w:t>
      </w:r>
      <w:r w:rsidR="00ED657E">
        <w:t xml:space="preserve">.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721452" w:rsidRPr="00721452">
        <w:rPr>
          <w:rFonts w:cs="Arial"/>
        </w:rPr>
        <w:t>(drewbatgit, 2021)</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I was then able to </w:t>
      </w:r>
      <w:r w:rsidR="00C3174F">
        <w:t xml:space="preserve">allow </w:t>
      </w:r>
      <w:r w:rsidR="006148D0">
        <w:t>Bulb Bop</w:t>
      </w:r>
      <w:r w:rsidR="00C3174F">
        <w:t xml:space="preserve"> to parse music played from </w:t>
      </w:r>
      <w:r w:rsidR="006148D0">
        <w:t>Bulb Bop</w:t>
      </w:r>
      <w:r w:rsidR="00C3174F">
        <w:t xml:space="preserve"> and </w:t>
      </w:r>
      <w:r w:rsidR="00E21F4C">
        <w:t>control the lights accordingly</w:t>
      </w:r>
      <w:r w:rsidR="00CC5AD0">
        <w:t xml:space="preserve">, this is a considerable improvement over </w:t>
      </w:r>
      <w:r w:rsidR="00C86F62">
        <w:t xml:space="preserve">having to use </w:t>
      </w:r>
      <w:r w:rsidR="006148D0">
        <w:t>Bulb Bop</w:t>
      </w:r>
      <w:r w:rsidR="00C86F62">
        <w:t xml:space="preserve">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t>
      </w:r>
      <w:proofErr w:type="gramStart"/>
      <w:r w:rsidR="00D2392D">
        <w:t>windows</w:t>
      </w:r>
      <w:proofErr w:type="gramEnd"/>
      <w:r w:rsidR="00D2392D">
        <w:t xml:space="preserve"> only API, however, using </w:t>
      </w:r>
      <w:proofErr w:type="spellStart"/>
      <w:r w:rsidR="00D2392D">
        <w:t>PulseAudio</w:t>
      </w:r>
      <w:proofErr w:type="spellEnd"/>
      <w:r w:rsidR="00D2392D">
        <w:t xml:space="preserve"> on a Linux machine, it is easy to </w:t>
      </w:r>
      <w:r w:rsidR="004D50C8">
        <w:t>create a loopback of a speaker so that it registers as an input device.</w:t>
      </w:r>
    </w:p>
    <w:p w14:paraId="02FA7CFF" w14:textId="5E0983A1" w:rsidR="00697DB7" w:rsidRDefault="00AF575C" w:rsidP="00BE1520">
      <w:r>
        <w:t xml:space="preserve">So due to this I had access to the raw audio output of a selected microphone or speaker of </w:t>
      </w:r>
      <w:r w:rsidR="00CA7287">
        <w:t xml:space="preserve">the host machine. </w:t>
      </w:r>
      <w:proofErr w:type="gramStart"/>
      <w:r w:rsidR="008E0E10">
        <w:t>This</w:t>
      </w:r>
      <w:proofErr w:type="gramEnd"/>
      <w:r w:rsidR="008E0E10">
        <w:t xml:space="preserve"> however, was unhelpful when it comes to detecting beats, as </w:t>
      </w:r>
      <w:r w:rsidR="00387557">
        <w:t xml:space="preserve">from </w:t>
      </w:r>
      <w:r w:rsidR="002874AD">
        <w:t xml:space="preserve">PyAudio (or PyAudioWPatch) I am just getting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 xml:space="preserve">process, so to handle this for me, I found a </w:t>
      </w:r>
      <w:r w:rsidR="006E011C">
        <w:t xml:space="preserve">repository on GitHub that would handle this calculation for me, </w:t>
      </w:r>
      <w:proofErr w:type="spellStart"/>
      <w:r w:rsidR="006E011C">
        <w:t>Realtime_PyAudio_FFT</w:t>
      </w:r>
      <w:proofErr w:type="spellEnd"/>
      <w:r w:rsidR="00364AE1">
        <w:t xml:space="preserve"> </w:t>
      </w:r>
      <w:r w:rsidR="00364AE1">
        <w:fldChar w:fldCharType="begin"/>
      </w:r>
      <w:r w:rsidR="00364AE1">
        <w:instrText xml:space="preserve"> ADDIN ZOTERO_ITEM CSL_CITATION {"citationID":"xyZF5UQm","properties":{"formattedCitation":"({\\i{}aiXander/Realtime_PyAudio_FFT: Realtime Audio Analysis in Python, Using PyAudio and Numpy to Extract and Visualize FFT Features from Streaming Audio.},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364AE1" w:rsidRPr="00364AE1">
        <w:rPr>
          <w:rFonts w:cs="Arial"/>
          <w:kern w:val="0"/>
        </w:rPr>
        <w:t>(</w:t>
      </w:r>
      <w:r w:rsidR="00364AE1" w:rsidRPr="00364AE1">
        <w:rPr>
          <w:rFonts w:cs="Arial"/>
          <w:i/>
          <w:iCs/>
          <w:kern w:val="0"/>
        </w:rPr>
        <w:t>aiXander/</w:t>
      </w:r>
      <w:proofErr w:type="spellStart"/>
      <w:r w:rsidR="00364AE1" w:rsidRPr="00364AE1">
        <w:rPr>
          <w:rFonts w:cs="Arial"/>
          <w:i/>
          <w:iCs/>
          <w:kern w:val="0"/>
        </w:rPr>
        <w:t>Realtime_PyAudio_FFT</w:t>
      </w:r>
      <w:proofErr w:type="spellEnd"/>
      <w:r w:rsidR="00364AE1" w:rsidRPr="00364AE1">
        <w:rPr>
          <w:rFonts w:cs="Arial"/>
          <w:i/>
          <w:iCs/>
          <w:kern w:val="0"/>
        </w:rPr>
        <w:t>: Realtime Audio Analysis in Python, Using PyAudio and Numpy to Extract and Visualize FFT Features from Streaming Audio.</w:t>
      </w:r>
      <w:r w:rsidR="00364AE1" w:rsidRPr="00364AE1">
        <w:rPr>
          <w:rFonts w:cs="Arial"/>
          <w:kern w:val="0"/>
        </w:rPr>
        <w:t>, n.d.)</w:t>
      </w:r>
      <w:r w:rsidR="00364AE1">
        <w:fldChar w:fldCharType="end"/>
      </w:r>
      <w:r w:rsidR="00364AE1">
        <w:t xml:space="preserve">. The repository itself was </w:t>
      </w:r>
      <w:r w:rsidR="00A7188A">
        <w:t>helpful;</w:t>
      </w:r>
      <w:r w:rsidR="00364AE1">
        <w:t xml:space="preserve"> however, it was not designed for my needs, this meant that I had to </w:t>
      </w:r>
      <w:r w:rsidR="00AB426A">
        <w:t xml:space="preserve">modify it. This meant making it work with PyAudioWPatch, but it had to still work with </w:t>
      </w:r>
      <w:r w:rsidR="00FD6164">
        <w:t>PyAudio (to allow it to work on Windows and on Linux).</w:t>
      </w:r>
    </w:p>
    <w:p w14:paraId="27F3AB8E" w14:textId="77777777" w:rsidR="00BD082C" w:rsidRDefault="006014B1" w:rsidP="00BD082C">
      <w:pPr>
        <w:keepNext/>
      </w:pPr>
      <w:r w:rsidRPr="006014B1">
        <w:rPr>
          <w:noProof/>
        </w:rPr>
        <w:lastRenderedPageBreak/>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20"/>
                    <a:stretch>
                      <a:fillRect/>
                    </a:stretch>
                  </pic:blipFill>
                  <pic:spPr>
                    <a:xfrm>
                      <a:off x="0" y="0"/>
                      <a:ext cx="5759450" cy="2468880"/>
                    </a:xfrm>
                    <a:prstGeom prst="rect">
                      <a:avLst/>
                    </a:prstGeom>
                  </pic:spPr>
                </pic:pic>
              </a:graphicData>
            </a:graphic>
          </wp:inline>
        </w:drawing>
      </w:r>
    </w:p>
    <w:p w14:paraId="1993D98C" w14:textId="51F2AFA9" w:rsidR="00AD387D" w:rsidRDefault="00BD082C" w:rsidP="00573C32">
      <w:pPr>
        <w:pStyle w:val="Caption"/>
        <w:jc w:val="center"/>
      </w:pPr>
      <w:r>
        <w:t xml:space="preserve">Figure </w:t>
      </w:r>
      <w:fldSimple w:instr=" SEQ Figure \* ARABIC ">
        <w:r w:rsidR="006A092C">
          <w:rPr>
            <w:noProof/>
          </w:rPr>
          <w:t>13</w:t>
        </w:r>
      </w:fldSimple>
      <w:r>
        <w:t xml:space="preserve"> - List of commits to submodule</w:t>
      </w:r>
    </w:p>
    <w:p w14:paraId="192F025F" w14:textId="769B8773" w:rsidR="00BE1520" w:rsidRDefault="00F87D9F" w:rsidP="00BE1520">
      <w:r>
        <w:t xml:space="preserve">To manage this edit, I changed it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 xml:space="preserve">audio device. </w:t>
      </w:r>
      <w:r w:rsidR="0025006B">
        <w:t xml:space="preserve">I also changed the repository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I made, was the editing of channels and </w:t>
      </w:r>
      <w:r w:rsidR="001C06FB">
        <w:t>audio rate</w:t>
      </w:r>
      <w:r w:rsidR="00891569">
        <w:t xml:space="preserve">, this was necessary to </w:t>
      </w:r>
      <w:r w:rsidR="00B11EFA">
        <w:t xml:space="preserve">allow the use of speakers with </w:t>
      </w:r>
      <w:r w:rsidR="006148D0">
        <w:t>Bulb Bop</w:t>
      </w:r>
      <w:r w:rsidR="00B11EFA">
        <w:t xml:space="preserve">. This final change was necessary,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6049DC9A" w:rsidR="0067114F" w:rsidRDefault="008773AB" w:rsidP="00BE1520">
      <w:r>
        <w:t xml:space="preserve">With the libraries and changes made above once the user selects an audio device and </w:t>
      </w:r>
      <w:r w:rsidR="00D53EA9">
        <w:t>clicks to start the sync</w:t>
      </w:r>
      <w:r w:rsidR="00FD1EC2">
        <w:t xml:space="preserve">hronisation of music, then </w:t>
      </w:r>
      <w:r w:rsidR="006148D0">
        <w:t>Bulb Bop</w:t>
      </w:r>
      <w:r w:rsidR="00FD1EC2">
        <w:t xml:space="preserve"> will start </w:t>
      </w:r>
      <w:r w:rsidR="00B105CA">
        <w:t xml:space="preserve">a stream of amplitudes and </w:t>
      </w:r>
      <w:r w:rsidR="00C46B33">
        <w:t xml:space="preserve">frequencies. </w:t>
      </w:r>
      <w:r w:rsidR="002858D0">
        <w:t xml:space="preserve">This stream is then parsed by </w:t>
      </w:r>
      <w:r w:rsidR="006148D0">
        <w:t>Bulb Bop</w:t>
      </w:r>
      <w:r w:rsidR="002858D0">
        <w:t xml:space="preserve">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Pr="00ED049C" w:rsidRDefault="00FD5FC0" w:rsidP="001A4279">
      <w:pPr>
        <w:pStyle w:val="Heading2"/>
        <w:numPr>
          <w:ilvl w:val="1"/>
          <w:numId w:val="15"/>
        </w:numPr>
        <w:rPr>
          <w:rFonts w:ascii="Arial Black" w:hAnsi="Arial Black"/>
          <w:b/>
          <w:bCs/>
        </w:rPr>
      </w:pPr>
      <w:bookmarkStart w:id="8" w:name="_Toc197067356"/>
      <w:r w:rsidRPr="00ED049C">
        <w:rPr>
          <w:rFonts w:ascii="Arial Black" w:hAnsi="Arial Black"/>
          <w:b/>
          <w:bCs/>
        </w:rPr>
        <w:t>Beat Detection Algorithm</w:t>
      </w:r>
      <w:bookmarkEnd w:id="8"/>
    </w:p>
    <w:p w14:paraId="6F3679C8" w14:textId="4ED2159D" w:rsidR="00BE1520" w:rsidRDefault="00F8040E" w:rsidP="00BE1520">
      <w:r>
        <w:t xml:space="preserve">Now </w:t>
      </w:r>
      <w:r w:rsidR="006148D0">
        <w:t>Bulb Bop</w:t>
      </w:r>
      <w:r>
        <w:t xml:space="preserve">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proofErr w:type="spellStart"/>
      <w:r w:rsidR="008C5A90">
        <w:t>it’s</w:t>
      </w:r>
      <w:proofErr w:type="spellEnd"/>
      <w:r w:rsidR="008C5A90">
        <w:t xml:space="preserve"> entirety</w:t>
      </w:r>
      <w:r w:rsidR="00E868EA">
        <w:t xml:space="preserve"> and detects the beat that way</w:t>
      </w:r>
      <w:r w:rsidR="007F598B">
        <w:t xml:space="preserve"> </w:t>
      </w:r>
      <w:r w:rsidR="007F598B">
        <w:fldChar w:fldCharType="begin"/>
      </w:r>
      <w:r w:rsidR="007F598B">
        <w:instrText xml:space="preserve"> ADDIN ZOTERO_ITEM CSL_CITATION {"citationID":"3vXz5iXZ","properties":{"formattedCitation":"(\\uc0\\u8216{}Beat Detection\\uc0\\u8217{},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7F598B" w:rsidRPr="007F598B">
        <w:rPr>
          <w:rFonts w:cs="Arial"/>
          <w:kern w:val="0"/>
        </w:rPr>
        <w:t>(‘Beat Detection’, 2021)</w:t>
      </w:r>
      <w:r w:rsidR="007F598B">
        <w:fldChar w:fldCharType="end"/>
      </w:r>
      <w:r w:rsidR="00E868EA">
        <w:t xml:space="preserve">. </w:t>
      </w:r>
      <w:r w:rsidR="00E0066D">
        <w:t>Therefore, I looked at an example of beat detection that is used in real-time</w:t>
      </w:r>
      <w:r w:rsidR="001529B5">
        <w:t xml:space="preserve"> </w:t>
      </w:r>
      <w:r w:rsidR="001529B5">
        <w:fldChar w:fldCharType="begin"/>
      </w:r>
      <w:r w:rsidR="00981BAB">
        <w:instrText xml:space="preserve"> ADDIN ZOTERO_ITEM CSL_CITATION {"citationID":"iXvOuvex","properties":{"formattedCitation":"({\\i{}Beat Detection Algorithm \\uc0\\u8211{} Parallelcube},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981BAB" w:rsidRPr="00981BAB">
        <w:rPr>
          <w:rFonts w:cs="Arial"/>
          <w:kern w:val="0"/>
        </w:rPr>
        <w:t>(</w:t>
      </w:r>
      <w:r w:rsidR="00981BAB" w:rsidRPr="00981BAB">
        <w:rPr>
          <w:rFonts w:cs="Arial"/>
          <w:i/>
          <w:iCs/>
          <w:kern w:val="0"/>
        </w:rPr>
        <w:t>Beat Detection Algorithm – Parallelcube</w:t>
      </w:r>
      <w:r w:rsidR="00981BAB" w:rsidRPr="00981BAB">
        <w:rPr>
          <w:rFonts w:cs="Arial"/>
          <w:kern w:val="0"/>
        </w:rPr>
        <w:t>, 2018)</w:t>
      </w:r>
      <w:r w:rsidR="001529B5">
        <w:fldChar w:fldCharType="end"/>
      </w:r>
      <w:r w:rsidR="0020408A">
        <w:t xml:space="preserve">, this example comes with formulas that I was able to adapt to serve the purposes of </w:t>
      </w:r>
      <w:r w:rsidR="006148D0">
        <w:t>Bulb Bop</w:t>
      </w:r>
      <w:r w:rsidR="0020408A">
        <w:t>.</w:t>
      </w:r>
    </w:p>
    <w:p w14:paraId="69794A53" w14:textId="3A81C615" w:rsidR="0020408A" w:rsidRDefault="00D80F11" w:rsidP="00BE1520">
      <w:r>
        <w:t xml:space="preserve">When it comes to </w:t>
      </w:r>
      <w:r w:rsidR="006148D0">
        <w:t>Bulb Bop</w:t>
      </w:r>
      <w:r>
        <w:t xml:space="preserve"> parsing the </w:t>
      </w:r>
      <w:r w:rsidR="00607F94">
        <w:t xml:space="preserve">audio, the start was to figure out the frequencies that needed attention, and which ones could be ignored. I ultimately 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frequencies that </w:t>
      </w:r>
      <w:r w:rsidR="006148D0">
        <w:t>Bulb Bop</w:t>
      </w:r>
      <w:r w:rsidR="00653667">
        <w:t xml:space="preserve">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w:lastRenderedPageBreak/>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232AD076" w:rsidR="00375900" w:rsidRDefault="00587FD6" w:rsidP="00BE1520">
      <w:r>
        <w:t xml:space="preserve">The above equation is </w:t>
      </w:r>
      <w:r w:rsidR="001266D3">
        <w:t xml:space="preserve">how </w:t>
      </w:r>
      <w:r w:rsidR="006148D0">
        <w:t>Bulb Bop</w:t>
      </w:r>
      <w:r w:rsidR="001266D3">
        <w:t xml:space="preserve"> gets the </w:t>
      </w:r>
      <w:r w:rsidR="000303BD">
        <w:t>sum of</w:t>
      </w:r>
      <w:r w:rsidR="00E71569">
        <w:t xml:space="preserve"> the amplitudes (</w:t>
      </w:r>
      <w:r w:rsidR="00FF7C7F">
        <w:t>E</w:t>
      </w:r>
      <w:r w:rsidR="00E71569">
        <w:t>) for a particular set of frequencies</w:t>
      </w:r>
      <w:r w:rsidR="00F225B3">
        <w:t xml:space="preserve"> (</w:t>
      </w:r>
      <w:proofErr w:type="spellStart"/>
      <w:r w:rsidR="00F225B3">
        <w:t>i</w:t>
      </w:r>
      <w:proofErr w:type="spellEnd"/>
      <w:r w:rsidR="00F225B3">
        <w:t xml:space="preserve"> to </w:t>
      </w:r>
      <w:proofErr w:type="spellStart"/>
      <w:r w:rsidR="00F225B3">
        <w:t>k+n</w:t>
      </w:r>
      <w:proofErr w:type="spellEnd"/>
      <w:r w:rsidR="00F225B3">
        <w:t>)</w:t>
      </w:r>
      <w:r w:rsidR="00EB27E8">
        <w:t xml:space="preserve">. This is achieved by calculating the sum of </w:t>
      </w:r>
      <w:r w:rsidR="00FF7C7F">
        <w:t>the FFT amplitudes (FFT</w:t>
      </w:r>
      <w:r w:rsidR="002A7C7E">
        <w:t>[</w:t>
      </w:r>
      <w:proofErr w:type="spellStart"/>
      <w:r w:rsidR="002A7C7E">
        <w:t>i</w:t>
      </w:r>
      <w:proofErr w:type="spellEnd"/>
      <w:r w:rsidR="002A7C7E">
        <w:t>]</w:t>
      </w:r>
      <w:r w:rsidR="00FF7C7F">
        <w:t xml:space="preserve">) </w:t>
      </w:r>
      <w:r w:rsidR="002A7C7E">
        <w:t>where ‘</w:t>
      </w:r>
      <w:proofErr w:type="spellStart"/>
      <w:r w:rsidR="002A7C7E">
        <w:t>i</w:t>
      </w:r>
      <w:proofErr w:type="spellEnd"/>
      <w:r w:rsidR="002A7C7E">
        <w:t xml:space="preserve">’ is the </w:t>
      </w:r>
      <w:r w:rsidR="00496684">
        <w:t xml:space="preserve">frequency. </w:t>
      </w:r>
      <w:r w:rsidR="006B46B2">
        <w:t xml:space="preserve">This is done for the range </w:t>
      </w:r>
      <w:proofErr w:type="spellStart"/>
      <w:r w:rsidR="006B46B2">
        <w:t>i</w:t>
      </w:r>
      <w:proofErr w:type="spellEnd"/>
      <w:r w:rsidR="00401A70">
        <w:t xml:space="preserve">=k, i.e. the starting frequency of the </w:t>
      </w:r>
      <w:r w:rsidR="002E0832">
        <w:t xml:space="preserve">sum, and </w:t>
      </w:r>
      <w:proofErr w:type="spellStart"/>
      <w:r w:rsidR="002E0832">
        <w:t>k+n</w:t>
      </w:r>
      <w:proofErr w:type="spellEnd"/>
      <w:r w:rsidR="00927A37">
        <w:t xml:space="preserve">, where </w:t>
      </w:r>
      <w:proofErr w:type="spellStart"/>
      <w:r w:rsidR="00927A37">
        <w:t>k+n</w:t>
      </w:r>
      <w:proofErr w:type="spellEnd"/>
      <w:r w:rsidR="00927A37">
        <w:t xml:space="preserve"> is the max frequency of the sum. </w:t>
      </w:r>
      <w:r w:rsidR="00E64FE1">
        <w:t xml:space="preserve">In </w:t>
      </w:r>
      <w:r w:rsidR="006148D0">
        <w:t>Bulb Bop</w:t>
      </w:r>
      <w:r w:rsidR="00E64FE1">
        <w:t xml:space="preserve"> this is done for three ranges of frequencies, wher</w:t>
      </w:r>
      <w:r w:rsidR="00082805">
        <w:t xml:space="preserve">e n always equals 50, but </w:t>
      </w:r>
      <w:proofErr w:type="spellStart"/>
      <w:r w:rsidR="00082805">
        <w:t>i</w:t>
      </w:r>
      <w:proofErr w:type="spellEnd"/>
      <w:r w:rsidR="00082805">
        <w:t xml:space="preserve"> is equal to, </w:t>
      </w:r>
      <w:r w:rsidR="003921C5">
        <w:t xml:space="preserve">0, 50, and 100. </w:t>
      </w:r>
      <w:r w:rsidR="00023147">
        <w:t xml:space="preserve">This leaves </w:t>
      </w:r>
      <w:r w:rsidR="006148D0">
        <w:t>Bulb Bop</w:t>
      </w:r>
      <w:r w:rsidR="00023147">
        <w:t xml:space="preserve"> with a sum of amplitudes, from </w:t>
      </w:r>
      <w:r w:rsidR="00DD6604">
        <w:t xml:space="preserve">0hz to </w:t>
      </w:r>
      <w:r w:rsidR="00375900">
        <w:t>49hz, 50hz to 99hz, 100hz, to 149hz. Every frequency ab</w:t>
      </w:r>
      <w:r w:rsidR="00F075F7">
        <w:t>ove</w:t>
      </w:r>
      <w:r w:rsidR="00375900">
        <w:t xml:space="preserve">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004927E8"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r w:rsidR="005F04D9">
        <w:t>dependent</w:t>
      </w:r>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w:t>
      </w:r>
      <w:proofErr w:type="spellStart"/>
      <w:r w:rsidR="00A31317">
        <w:t>buffersize</w:t>
      </w:r>
      <w:proofErr w:type="spellEnd"/>
      <w:r w:rsidR="00A31317">
        <w:t xml:space="preserve">’ can then </w:t>
      </w:r>
      <w:proofErr w:type="gramStart"/>
      <w:r w:rsidR="00A31317">
        <w:t>be considered to be</w:t>
      </w:r>
      <w:proofErr w:type="gramEnd"/>
      <w:r w:rsidR="00A31317">
        <w:t xml:space="preserv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lastRenderedPageBreak/>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14F34456" w:rsidR="00B27BCD" w:rsidRDefault="00EC7DEF">
      <w:r>
        <w:t>Upon the detection of a beat by the explained algorithm</w:t>
      </w:r>
      <w:r w:rsidR="00DB6CAB">
        <w:t xml:space="preserve"> above</w:t>
      </w:r>
      <w:r>
        <w:t xml:space="preserve">, </w:t>
      </w:r>
      <w:r w:rsidR="006148D0">
        <w:t>Bulb Bop</w:t>
      </w:r>
      <w:r>
        <w:t xml:space="preserve"> will then send a UDP packet to all bulbs connected to </w:t>
      </w:r>
      <w:r w:rsidR="006148D0">
        <w:t>Bulb Bop</w:t>
      </w:r>
      <w:r>
        <w:t xml:space="preserve"> and </w:t>
      </w:r>
      <w:r w:rsidR="00BD7635">
        <w:t xml:space="preserve">it will </w:t>
      </w:r>
      <w:r w:rsidR="008A5E2F">
        <w:t>change the brightness of the bulbs appropriately.</w:t>
      </w:r>
    </w:p>
    <w:p w14:paraId="38FECCCE" w14:textId="77777777" w:rsidR="0053152F" w:rsidRDefault="0053152F"/>
    <w:p w14:paraId="2B9C73DB" w14:textId="65C69187" w:rsidR="00380A3F" w:rsidRPr="00EC1ACC" w:rsidRDefault="0072481B" w:rsidP="0072481B">
      <w:pPr>
        <w:pStyle w:val="Heading2"/>
        <w:numPr>
          <w:ilvl w:val="1"/>
          <w:numId w:val="15"/>
        </w:numPr>
        <w:rPr>
          <w:rFonts w:ascii="Arial Black" w:hAnsi="Arial Black"/>
          <w:b/>
          <w:bCs/>
        </w:rPr>
      </w:pPr>
      <w:bookmarkStart w:id="9" w:name="_Toc197067357"/>
      <w:r w:rsidRPr="00EC1ACC">
        <w:rPr>
          <w:rFonts w:ascii="Arial Black" w:hAnsi="Arial Black"/>
          <w:b/>
          <w:bCs/>
        </w:rPr>
        <w:t>Future Development Mindset</w:t>
      </w:r>
      <w:bookmarkEnd w:id="9"/>
    </w:p>
    <w:p w14:paraId="246CDFC0" w14:textId="0961F5B5"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w:t>
      </w:r>
      <w:r w:rsidR="006148D0">
        <w:t>Bulb Bop</w:t>
      </w:r>
      <w:r w:rsidR="006F4E57">
        <w:t xml:space="preserve">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4F13E8">
        <w:instrText xml:space="preserve"> ADDIN ZOTERO_ITEM CSL_CITATION {"citationID":"WN6H5afY","properties":{"formattedCitation":"(McClean, 2024/2025)","plainCitation":"(McClean, 2024/2025)","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McClean","given":"Ryan"}],"accessed":{"date-parts":[["2025",4,24]]},"issued":{"date-parts":[["2025",4,21]]}}}],"schema":"https://github.com/citation-style-language/schema/raw/master/csl-citation.json"} </w:instrText>
      </w:r>
      <w:r w:rsidR="004F13E8">
        <w:fldChar w:fldCharType="separate"/>
      </w:r>
      <w:r w:rsidR="004F13E8" w:rsidRPr="004F13E8">
        <w:rPr>
          <w:rFonts w:cs="Arial"/>
        </w:rPr>
        <w:t>(McClean, 2024/2025)</w:t>
      </w:r>
      <w:r w:rsidR="004F13E8">
        <w:fldChar w:fldCharType="end"/>
      </w:r>
      <w:r w:rsidR="0082297C">
        <w:t>.</w:t>
      </w:r>
    </w:p>
    <w:p w14:paraId="414281A1" w14:textId="5CCC2B8D" w:rsidR="00760B6C" w:rsidRDefault="00C90D3A" w:rsidP="00C336DB">
      <w:r>
        <w:t xml:space="preserve">With regards to clean code, this means that </w:t>
      </w:r>
      <w:r w:rsidR="006148D0">
        <w:t>Bulb Bop</w:t>
      </w:r>
      <w:r>
        <w:t xml:space="preserve"> is organised into </w:t>
      </w:r>
      <w:r w:rsidR="00B52947">
        <w:t xml:space="preserve">directories, </w:t>
      </w:r>
      <w:r w:rsidR="009626BE">
        <w:t xml:space="preserve">each of which is named </w:t>
      </w:r>
      <w:r w:rsidR="00760B6C">
        <w:t>to</w:t>
      </w:r>
      <w:r w:rsidR="009626BE">
        <w:t xml:space="preserve"> clearly label the </w:t>
      </w:r>
      <w:r w:rsidR="00BD0B14">
        <w:t xml:space="preserve">contents. For example, the </w:t>
      </w:r>
      <w:r w:rsidR="003202C8">
        <w:t xml:space="preserve">templates folder holds </w:t>
      </w:r>
      <w:r w:rsidR="00760B6C">
        <w:t>all</w:t>
      </w:r>
      <w:r w:rsidR="003202C8">
        <w:t xml:space="preserve"> the Django template files that are used to render the webpages. </w:t>
      </w:r>
    </w:p>
    <w:p w14:paraId="08DB52A5" w14:textId="77777777" w:rsidR="00021CD5" w:rsidRDefault="00760B6C" w:rsidP="00573C32">
      <w:pPr>
        <w:keepNext/>
        <w:jc w:val="center"/>
      </w:pPr>
      <w:r w:rsidRPr="00E7402F">
        <w:rPr>
          <w:noProof/>
        </w:rPr>
        <w:lastRenderedPageBreak/>
        <w:drawing>
          <wp:inline distT="0" distB="0" distL="0" distR="0" wp14:anchorId="4F15C344" wp14:editId="1DADF563">
            <wp:extent cx="3028950" cy="8752527"/>
            <wp:effectExtent l="0" t="0" r="0" b="0"/>
            <wp:docPr id="1153489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Picture 1" descr="A screenshot of a computer&#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029719" cy="8754748"/>
                    </a:xfrm>
                    <a:prstGeom prst="rect">
                      <a:avLst/>
                    </a:prstGeom>
                  </pic:spPr>
                </pic:pic>
              </a:graphicData>
            </a:graphic>
          </wp:inline>
        </w:drawing>
      </w:r>
    </w:p>
    <w:p w14:paraId="50E5DC4B" w14:textId="46336D08" w:rsidR="006136FD" w:rsidRDefault="00021CD5" w:rsidP="00573C32">
      <w:pPr>
        <w:pStyle w:val="Caption"/>
        <w:jc w:val="center"/>
      </w:pPr>
      <w:r>
        <w:t xml:space="preserve">Figure </w:t>
      </w:r>
      <w:fldSimple w:instr=" SEQ Figure \* ARABIC ">
        <w:r w:rsidR="006A092C">
          <w:rPr>
            <w:noProof/>
          </w:rPr>
          <w:t>14</w:t>
        </w:r>
      </w:fldSimple>
      <w:r>
        <w:t xml:space="preserve"> - Display of Directory structure</w:t>
      </w:r>
    </w:p>
    <w:p w14:paraId="5D45723C" w14:textId="77777777" w:rsidR="00760B6C" w:rsidRDefault="00760B6C" w:rsidP="00C336DB"/>
    <w:p w14:paraId="5A972DC2" w14:textId="77777777" w:rsidR="00021CD5" w:rsidRDefault="00CD037C" w:rsidP="00021CD5">
      <w:pPr>
        <w:keepNext/>
      </w:pPr>
      <w:r w:rsidRPr="00925CAA">
        <w:rPr>
          <w:noProof/>
        </w:rPr>
        <w:drawing>
          <wp:inline distT="0" distB="0" distL="0" distR="0" wp14:anchorId="77624FA2" wp14:editId="33D7222B">
            <wp:extent cx="5438775" cy="2601314"/>
            <wp:effectExtent l="0" t="0" r="0" b="8890"/>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22">
                      <a:extLst>
                        <a:ext uri="{28A0092B-C50C-407E-A947-70E740481C1C}">
                          <a14:useLocalDpi xmlns:a14="http://schemas.microsoft.com/office/drawing/2010/main" val="0"/>
                        </a:ext>
                      </a:extLst>
                    </a:blip>
                    <a:stretch>
                      <a:fillRect/>
                    </a:stretch>
                  </pic:blipFill>
                  <pic:spPr>
                    <a:xfrm>
                      <a:off x="0" y="0"/>
                      <a:ext cx="5455363" cy="2609248"/>
                    </a:xfrm>
                    <a:prstGeom prst="rect">
                      <a:avLst/>
                    </a:prstGeom>
                  </pic:spPr>
                </pic:pic>
              </a:graphicData>
            </a:graphic>
          </wp:inline>
        </w:drawing>
      </w:r>
    </w:p>
    <w:p w14:paraId="74C3532D" w14:textId="02E23A1B" w:rsidR="00021CD5" w:rsidRDefault="00021CD5" w:rsidP="00573C32">
      <w:pPr>
        <w:pStyle w:val="Caption"/>
        <w:jc w:val="center"/>
      </w:pPr>
      <w:r>
        <w:t xml:space="preserve">Figure </w:t>
      </w:r>
      <w:fldSimple w:instr=" SEQ Figure \* ARABIC ">
        <w:r w:rsidR="006A092C">
          <w:rPr>
            <w:noProof/>
          </w:rPr>
          <w:t>15</w:t>
        </w:r>
      </w:fldSimple>
      <w:r>
        <w:t xml:space="preserve"> - Example of docstring’s and comments</w:t>
      </w:r>
    </w:p>
    <w:p w14:paraId="0E94DD1A" w14:textId="0E89E15C" w:rsidR="00FA13A3" w:rsidRDefault="00FA13A3" w:rsidP="00C336DB">
      <w:r>
        <w:t xml:space="preserve">While this is helpful, it is not enough if the content of these files is hard to </w:t>
      </w:r>
      <w:r w:rsidR="00ED1989">
        <w:t>read or</w:t>
      </w:r>
      <w:r>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C4695A">
        <w:instrText xml:space="preserve"> ADDIN ZOTERO_ITEM CSL_CITATION {"citationID":"8Y7PVy5C","properties":{"formattedCitation":"({\\i{}Black}, 2025)","plainCitation":"(Black, 2025)","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C4695A" w:rsidRPr="00C4695A">
        <w:rPr>
          <w:rFonts w:cs="Arial"/>
          <w:kern w:val="0"/>
        </w:rPr>
        <w:t>(</w:t>
      </w:r>
      <w:r w:rsidR="00C4695A" w:rsidRPr="00C4695A">
        <w:rPr>
          <w:rFonts w:cs="Arial"/>
          <w:i/>
          <w:iCs/>
          <w:kern w:val="0"/>
        </w:rPr>
        <w:t>Black</w:t>
      </w:r>
      <w:r w:rsidR="00C4695A" w:rsidRPr="00C4695A">
        <w:rPr>
          <w:rFonts w:cs="Arial"/>
          <w:kern w:val="0"/>
        </w:rPr>
        <w:t>, 2025)</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6F7C45">
        <w:instrText xml:space="preserve"> ADDIN ZOTERO_ITEM CSL_CITATION {"citationID":"4glsKSNj","properties":{"formattedCitation":"({\\i{}Prettier \\uc0\\u183{} Opinionated Code Formatter \\uc0\\u183{} Prettier}, 2025)","plainCitation":"(Prettier · Opinionated Code Formatter · Prettier, 2025)","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6F7C45" w:rsidRPr="006F7C45">
        <w:rPr>
          <w:rFonts w:cs="Arial"/>
          <w:kern w:val="0"/>
        </w:rPr>
        <w:t>(</w:t>
      </w:r>
      <w:r w:rsidR="006F7C45" w:rsidRPr="006F7C45">
        <w:rPr>
          <w:rFonts w:cs="Arial"/>
          <w:i/>
          <w:iCs/>
          <w:kern w:val="0"/>
        </w:rPr>
        <w:t>Prettier · Opinionated Code Formatter · Prettier</w:t>
      </w:r>
      <w:r w:rsidR="006F7C45" w:rsidRPr="006F7C45">
        <w:rPr>
          <w:rFonts w:cs="Arial"/>
          <w:kern w:val="0"/>
        </w:rPr>
        <w:t>, 2025)</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41F445BC"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CC7F27">
        <w:instrText xml:space="preserve"> ADDIN ZOTERO_ITEM CSL_CITATION {"citationID":"t1I00gN8","properties":{"formattedCitation":"({\\i{}PEP 8 \\uc0\\u8211{} Style Guide for Python Code | Peps.Python.Org}, 2025)","plainCitation":"(PEP 8 – Style Guide for Python Code | Peps.Python.Org, 2025)","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CC7F27" w:rsidRPr="00CC7F27">
        <w:rPr>
          <w:rFonts w:cs="Arial"/>
          <w:kern w:val="0"/>
        </w:rPr>
        <w:t>(</w:t>
      </w:r>
      <w:r w:rsidR="00CC7F27" w:rsidRPr="00CC7F27">
        <w:rPr>
          <w:rFonts w:cs="Arial"/>
          <w:i/>
          <w:iCs/>
          <w:kern w:val="0"/>
        </w:rPr>
        <w:t>PEP 8 – Style Guide for Python Code | Peps.Python.Org</w:t>
      </w:r>
      <w:r w:rsidR="00CC7F27" w:rsidRPr="00CC7F27">
        <w:rPr>
          <w:rFonts w:cs="Arial"/>
          <w:kern w:val="0"/>
        </w:rPr>
        <w:t>, 2025)</w:t>
      </w:r>
      <w:r w:rsidR="00E87CDA">
        <w:fldChar w:fldCharType="end"/>
      </w:r>
      <w:r w:rsidR="00CC7F27">
        <w:t xml:space="preserve">. </w:t>
      </w:r>
    </w:p>
    <w:p w14:paraId="1B285652" w14:textId="2FB61454" w:rsidR="00693AFE" w:rsidRDefault="007657D0" w:rsidP="00C336DB">
      <w:r>
        <w:t xml:space="preserve">The project also makes use of linting, </w:t>
      </w:r>
      <w:proofErr w:type="spellStart"/>
      <w:r w:rsidR="00FD54C2">
        <w:t>P</w:t>
      </w:r>
      <w:r w:rsidR="003854A0">
        <w:t>y</w:t>
      </w:r>
      <w:r w:rsidR="0011454D">
        <w:t>l</w:t>
      </w:r>
      <w:r w:rsidR="003854A0">
        <w:t>int</w:t>
      </w:r>
      <w:proofErr w:type="spellEnd"/>
      <w:r w:rsidR="003854A0">
        <w:t xml:space="preserve"> </w:t>
      </w:r>
      <w:r w:rsidR="0051366D">
        <w:t>is used to provide this linting</w:t>
      </w:r>
      <w:r w:rsidR="004966F6">
        <w:t xml:space="preserve"> </w:t>
      </w:r>
      <w:r w:rsidR="002E73C5">
        <w:fldChar w:fldCharType="begin"/>
      </w:r>
      <w:r w:rsidR="002E73C5">
        <w:instrText xml:space="preserve"> ADDIN ZOTERO_ITEM CSL_CITATION {"citationID":"5v8OzAMI","properties":{"formattedCitation":"({\\i{}Pylint 3.3.6 Documentation}, 2025)","plainCitation":"(Pylint 3.3.6 Documentation, 202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2E73C5" w:rsidRPr="002E73C5">
        <w:rPr>
          <w:rFonts w:cs="Arial"/>
          <w:kern w:val="0"/>
        </w:rPr>
        <w:t>(</w:t>
      </w:r>
      <w:r w:rsidR="002E73C5" w:rsidRPr="002E73C5">
        <w:rPr>
          <w:rFonts w:cs="Arial"/>
          <w:i/>
          <w:iCs/>
          <w:kern w:val="0"/>
        </w:rPr>
        <w:t>Pylint 3.3.6 Documentation</w:t>
      </w:r>
      <w:r w:rsidR="002E73C5" w:rsidRPr="002E73C5">
        <w:rPr>
          <w:rFonts w:cs="Arial"/>
          <w:kern w:val="0"/>
        </w:rPr>
        <w:t>, 202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7B84A14A" w:rsidR="00925CAA" w:rsidRDefault="00532486" w:rsidP="00C336DB">
      <w:r>
        <w:t xml:space="preserve">The focus of the </w:t>
      </w:r>
      <w:r w:rsidR="00955F78">
        <w:t xml:space="preserve">PEP8 </w:t>
      </w:r>
      <w:r>
        <w:t xml:space="preserve">style guide from Python is on readability. This is also the </w:t>
      </w:r>
      <w:r w:rsidR="002562BD">
        <w:t xml:space="preserve">intended purpose of </w:t>
      </w:r>
      <w:r w:rsidR="00EE04DB">
        <w:t xml:space="preserve">the addition of comments, docstrings, and helper files. </w:t>
      </w:r>
      <w:r w:rsidR="00275AF2">
        <w:t xml:space="preserve">Each </w:t>
      </w:r>
      <w:r w:rsidR="007E23F2">
        <w:t>module, function, class, and method have docstrings present on them</w:t>
      </w:r>
      <w:r w:rsidR="007A778E">
        <w:t>, these simply explain the intended purpose</w:t>
      </w:r>
      <w:r w:rsidR="00080AD2">
        <w:t xml:space="preserve"> of the following code. </w:t>
      </w:r>
    </w:p>
    <w:p w14:paraId="3FF9BF5C" w14:textId="32BB3B30" w:rsidR="0082297C" w:rsidRDefault="001D7C5E" w:rsidP="00C336DB">
      <w:r>
        <w:t xml:space="preserve">There are specific parts of </w:t>
      </w:r>
      <w:r w:rsidR="006148D0">
        <w:t>Bulb Bop</w:t>
      </w:r>
      <w:r w:rsidR="00F70F13">
        <w:t xml:space="preserve"> that are </w:t>
      </w:r>
      <w:r w:rsidR="0003421B">
        <w:t xml:space="preserve">written but not in use. </w:t>
      </w:r>
      <w:r w:rsidR="006540C3">
        <w:t xml:space="preserve">One example of this is a function that </w:t>
      </w:r>
      <w:r w:rsidR="00243A5B">
        <w:t>produces a packet that can turn a WizBulb to a specific colour. This is something that was hoped to be included in the final project, however</w:t>
      </w:r>
      <w:r w:rsidR="00F005A3">
        <w:t xml:space="preserve"> given time constraints this was not implemented. These such sections of code were left in place</w:t>
      </w:r>
      <w:r w:rsidR="00716F5F">
        <w:t xml:space="preserve"> to allow for their use without further research </w:t>
      </w:r>
      <w:r w:rsidR="001B361B">
        <w:t>in the future</w:t>
      </w:r>
      <w:r w:rsidR="002B6DE1">
        <w:t>. These sections contain comments to ensure that they are not misunderstood.</w:t>
      </w:r>
    </w:p>
    <w:p w14:paraId="537C87B2" w14:textId="7CDFE680"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these rules have had to be ignored for the initial development of </w:t>
      </w:r>
      <w:r w:rsidR="006148D0">
        <w:t>Bulb Bop</w:t>
      </w:r>
      <w:r w:rsidR="002B31E3">
        <w:t xml:space="preserve">.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75A58394" w:rsidR="002B6DE1" w:rsidRDefault="00530A86" w:rsidP="00C336DB">
      <w:r>
        <w:t xml:space="preserve">This includes </w:t>
      </w:r>
      <w:r w:rsidR="007376FE">
        <w:t>branch rules, to prevent anyone pushing git commits to the main branch without the pull request getting reviewed by</w:t>
      </w:r>
      <w:r w:rsidR="00A53A0F">
        <w:t xml:space="preserve"> another coder. </w:t>
      </w:r>
      <w:r w:rsidR="004455C6">
        <w:t>For</w:t>
      </w:r>
      <w:r w:rsidR="00A53A0F">
        <w:t xml:space="preserve"> future</w:t>
      </w:r>
      <w:r w:rsidR="00591B4F">
        <w:t xml:space="preserve"> and</w:t>
      </w:r>
      <w:r w:rsidR="00A53A0F">
        <w:t xml:space="preserve"> larger development teams this is integral to preventing the addition of ‘bad’ code to </w:t>
      </w:r>
      <w:r w:rsidR="00142004">
        <w:t xml:space="preserve">protected branches. </w:t>
      </w:r>
      <w:r w:rsidR="001F11D9">
        <w:t xml:space="preserve">With regards to pull requests I have also implemented </w:t>
      </w:r>
      <w:r w:rsidR="00543510">
        <w:t>a pull request template, and the addition of various labels</w:t>
      </w:r>
      <w:r w:rsidR="00D732C2">
        <w:t xml:space="preserve"> to help organise pull requests and issues</w:t>
      </w:r>
      <w:r w:rsidR="006A068D">
        <w:t>.</w:t>
      </w:r>
    </w:p>
    <w:p w14:paraId="1A68236F" w14:textId="77777777" w:rsidR="004F080E" w:rsidRDefault="006A068D" w:rsidP="004F080E">
      <w:pPr>
        <w:keepNext/>
      </w:pPr>
      <w:r w:rsidRPr="006A068D">
        <w:rPr>
          <w:noProof/>
        </w:rPr>
        <w:lastRenderedPageBreak/>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23"/>
                    <a:stretch>
                      <a:fillRect/>
                    </a:stretch>
                  </pic:blipFill>
                  <pic:spPr>
                    <a:xfrm>
                      <a:off x="0" y="0"/>
                      <a:ext cx="5759450" cy="5589905"/>
                    </a:xfrm>
                    <a:prstGeom prst="rect">
                      <a:avLst/>
                    </a:prstGeom>
                  </pic:spPr>
                </pic:pic>
              </a:graphicData>
            </a:graphic>
          </wp:inline>
        </w:drawing>
      </w:r>
    </w:p>
    <w:p w14:paraId="7BBFC1F1" w14:textId="172CB947" w:rsidR="006A068D" w:rsidRDefault="004F080E" w:rsidP="00573C32">
      <w:pPr>
        <w:pStyle w:val="Caption"/>
        <w:jc w:val="center"/>
      </w:pPr>
      <w:r>
        <w:t xml:space="preserve">Figure </w:t>
      </w:r>
      <w:fldSimple w:instr=" SEQ Figure \* ARABIC ">
        <w:r w:rsidR="006A092C">
          <w:rPr>
            <w:noProof/>
          </w:rPr>
          <w:t>16</w:t>
        </w:r>
      </w:fldSimple>
      <w:r>
        <w:t xml:space="preserve"> - Example of Pull Request </w:t>
      </w:r>
      <w:r w:rsidR="00573C32">
        <w:t>Template</w:t>
      </w:r>
    </w:p>
    <w:p w14:paraId="427CE23D" w14:textId="263A8AD0" w:rsidR="00116DD0" w:rsidRPr="00C336DB" w:rsidRDefault="00EB0EAE" w:rsidP="00C336DB">
      <w:r>
        <w:t xml:space="preserve">The most helpful </w:t>
      </w:r>
      <w:r w:rsidR="00746917">
        <w:t xml:space="preserve">feature of </w:t>
      </w:r>
      <w:r w:rsidR="00C562E6">
        <w:t xml:space="preserve">GitHub was the CI, this allowed me to test commits and pull requests made to the </w:t>
      </w:r>
      <w:r w:rsidR="00F62B6E">
        <w:t xml:space="preserve">GitHub </w:t>
      </w:r>
      <w:r w:rsidR="00D94020">
        <w:t xml:space="preserve">repository automatically. </w:t>
      </w:r>
      <w:r w:rsidR="00BE445F">
        <w:t xml:space="preserve">Using </w:t>
      </w:r>
      <w:proofErr w:type="gramStart"/>
      <w:r w:rsidR="00BE445F">
        <w:t>CI</w:t>
      </w:r>
      <w:proofErr w:type="gramEnd"/>
      <w:r w:rsidR="00BE445F">
        <w:t xml:space="preserve">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 xml:space="preserve">On top of that, the CI </w:t>
      </w:r>
      <w:proofErr w:type="gramStart"/>
      <w:r w:rsidR="006D3399">
        <w:t>is able to</w:t>
      </w:r>
      <w:proofErr w:type="gramEnd"/>
      <w:r w:rsidR="006D3399">
        <w:t xml:space="preserve"> handle other automations</w:t>
      </w:r>
      <w:r w:rsidR="008C339E">
        <w:t xml:space="preserve"> that </w:t>
      </w:r>
      <w:r w:rsidR="00CD4574">
        <w:t xml:space="preserve">are helpful to </w:t>
      </w:r>
      <w:proofErr w:type="gramStart"/>
      <w:r w:rsidR="00CD4574">
        <w:t>maintaining</w:t>
      </w:r>
      <w:proofErr w:type="gramEnd"/>
      <w:r w:rsidR="00CD4574">
        <w:t xml:space="preserve"> an </w:t>
      </w:r>
      <w:r w:rsidR="00AC7C99">
        <w:t>awareness of the state of the code in the repository</w:t>
      </w:r>
      <w:r w:rsidR="00CA4357">
        <w:t xml:space="preserve">, such as the </w:t>
      </w:r>
      <w:proofErr w:type="spellStart"/>
      <w:r w:rsidR="00CA4357">
        <w:t>Pylint</w:t>
      </w:r>
      <w:proofErr w:type="spellEnd"/>
      <w:r w:rsidR="00CA4357">
        <w:t xml:space="preserve"> badge</w:t>
      </w:r>
      <w:r w:rsidR="001849AE">
        <w:t xml:space="preserve">, the coverage badge, and a badge that displays the status of the last CI run. </w:t>
      </w:r>
    </w:p>
    <w:p w14:paraId="2BC6F675" w14:textId="77777777" w:rsidR="00D434B7" w:rsidRDefault="00460FE1" w:rsidP="00D434B7">
      <w:pPr>
        <w:keepNext/>
      </w:pPr>
      <w:r w:rsidRPr="00460FE1">
        <w:rPr>
          <w:noProof/>
        </w:rPr>
        <w:lastRenderedPageBreak/>
        <w:drawing>
          <wp:inline distT="0" distB="0" distL="0" distR="0" wp14:anchorId="340C5C92" wp14:editId="2EB20E1D">
            <wp:extent cx="5759450" cy="1983740"/>
            <wp:effectExtent l="0" t="0" r="0" b="0"/>
            <wp:docPr id="1046911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11471" name=""/>
                    <pic:cNvPicPr/>
                  </pic:nvPicPr>
                  <pic:blipFill>
                    <a:blip r:embed="rId24"/>
                    <a:stretch>
                      <a:fillRect/>
                    </a:stretch>
                  </pic:blipFill>
                  <pic:spPr>
                    <a:xfrm>
                      <a:off x="0" y="0"/>
                      <a:ext cx="5759450" cy="1983740"/>
                    </a:xfrm>
                    <a:prstGeom prst="rect">
                      <a:avLst/>
                    </a:prstGeom>
                  </pic:spPr>
                </pic:pic>
              </a:graphicData>
            </a:graphic>
          </wp:inline>
        </w:drawing>
      </w:r>
    </w:p>
    <w:p w14:paraId="0AE9B7A8" w14:textId="158F8D81" w:rsidR="00D434B7" w:rsidRDefault="00D434B7" w:rsidP="00D434B7">
      <w:pPr>
        <w:pStyle w:val="Caption"/>
      </w:pPr>
      <w:r>
        <w:t xml:space="preserve">Figure </w:t>
      </w:r>
      <w:fldSimple w:instr=" SEQ Figure \* ARABIC ">
        <w:r w:rsidR="006A092C">
          <w:rPr>
            <w:noProof/>
          </w:rPr>
          <w:t>17</w:t>
        </w:r>
      </w:fldSimple>
      <w:r>
        <w:t xml:space="preserve"> - Screenshot of GitHub buttons</w:t>
      </w:r>
    </w:p>
    <w:p w14:paraId="54D7C610" w14:textId="746041BD" w:rsidR="004F1562" w:rsidRDefault="004F1562">
      <w:r>
        <w:br w:type="page"/>
      </w:r>
    </w:p>
    <w:p w14:paraId="7ED0F7C8" w14:textId="1118697D" w:rsidR="00333EF3" w:rsidRPr="00ED049C" w:rsidRDefault="00333EF3" w:rsidP="00333EF3">
      <w:pPr>
        <w:pStyle w:val="Heading1"/>
        <w:numPr>
          <w:ilvl w:val="0"/>
          <w:numId w:val="15"/>
        </w:numPr>
        <w:rPr>
          <w:rFonts w:ascii="Arial Black" w:hAnsi="Arial Black"/>
          <w:b/>
          <w:bCs/>
        </w:rPr>
      </w:pPr>
      <w:bookmarkStart w:id="10" w:name="_Toc197067358"/>
      <w:r w:rsidRPr="00ED049C">
        <w:rPr>
          <w:rFonts w:ascii="Arial Black" w:hAnsi="Arial Black"/>
          <w:b/>
          <w:bCs/>
        </w:rPr>
        <w:lastRenderedPageBreak/>
        <w:t>Testing</w:t>
      </w:r>
      <w:bookmarkEnd w:id="10"/>
    </w:p>
    <w:p w14:paraId="59E4425B" w14:textId="2DF2E666" w:rsidR="00112194" w:rsidRDefault="001369BF" w:rsidP="00333EF3">
      <w:r>
        <w:t xml:space="preserve">In this chapter </w:t>
      </w:r>
      <w:r w:rsidR="00A132FC">
        <w:t xml:space="preserve">the testing that has been carried out on </w:t>
      </w:r>
      <w:r w:rsidR="006148D0">
        <w:t>Bulb Bop</w:t>
      </w:r>
      <w:r w:rsidR="00A132FC">
        <w:t xml:space="preserve">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Pr="00ED049C" w:rsidRDefault="00DE1756" w:rsidP="00DE1756">
      <w:pPr>
        <w:pStyle w:val="Heading2"/>
        <w:numPr>
          <w:ilvl w:val="1"/>
          <w:numId w:val="15"/>
        </w:numPr>
        <w:rPr>
          <w:rFonts w:ascii="Arial Black" w:hAnsi="Arial Black"/>
          <w:b/>
          <w:bCs/>
        </w:rPr>
      </w:pPr>
      <w:bookmarkStart w:id="11" w:name="_Toc197067359"/>
      <w:r w:rsidRPr="00ED049C">
        <w:rPr>
          <w:rFonts w:ascii="Arial Black" w:hAnsi="Arial Black"/>
          <w:b/>
          <w:bCs/>
        </w:rPr>
        <w:t>Automated Testin</w:t>
      </w:r>
      <w:r w:rsidR="008A3615" w:rsidRPr="00ED049C">
        <w:rPr>
          <w:rFonts w:ascii="Arial Black" w:hAnsi="Arial Black"/>
          <w:b/>
          <w:bCs/>
        </w:rPr>
        <w:t>g</w:t>
      </w:r>
      <w:bookmarkEnd w:id="11"/>
    </w:p>
    <w:p w14:paraId="6C6C067D" w14:textId="2214FD15" w:rsidR="008A3615" w:rsidRDefault="00367DC5" w:rsidP="008A3615">
      <w:r>
        <w:t>Most of</w:t>
      </w:r>
      <w:r w:rsidR="006A5243">
        <w:t xml:space="preserve"> the testing </w:t>
      </w:r>
      <w:r w:rsidR="000D48BE">
        <w:t xml:space="preserve">that has been carried out on </w:t>
      </w:r>
      <w:r w:rsidR="006148D0">
        <w:t>Bulb Bop</w:t>
      </w:r>
      <w:r w:rsidR="00BF2ABA">
        <w:t xml:space="preserve">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that will be discussed in the next section. </w:t>
      </w:r>
    </w:p>
    <w:p w14:paraId="28EC6401" w14:textId="7AB83F65" w:rsidR="00111C74" w:rsidRDefault="00A32BE2" w:rsidP="008A3615">
      <w:r>
        <w:t xml:space="preserve">The automated testing in this project takes on </w:t>
      </w:r>
      <w:r w:rsidR="0060587B">
        <w:t xml:space="preserve">three shapes, </w:t>
      </w:r>
      <w:r w:rsidR="002B1B98">
        <w:t xml:space="preserve">directly testing the code, its function, and the database, </w:t>
      </w:r>
      <w:r w:rsidR="00B10DB6">
        <w:t xml:space="preserve">running a mock live server and testing that the UI functions as expected, and finally testing the </w:t>
      </w:r>
      <w:r w:rsidR="00111C74">
        <w:t>API</w:t>
      </w:r>
      <w:r w:rsidR="002D3034">
        <w:t xml:space="preserve"> endpoints to ensure that the code functions as expected. </w:t>
      </w:r>
      <w:r w:rsidR="004A7BE0">
        <w:t xml:space="preserve">With these three approaches, it is possible to cover </w:t>
      </w:r>
      <w:r w:rsidR="00111C74">
        <w:t>most of</w:t>
      </w:r>
      <w:r w:rsidR="004A7BE0">
        <w:t xml:space="preserve"> the users experience with </w:t>
      </w:r>
      <w:r w:rsidR="006148D0">
        <w:t>Bulb Bop</w:t>
      </w:r>
      <w:r w:rsidR="004A7BE0">
        <w:t xml:space="preserve">, as well as many of the functions that the user does not interact directly with. There </w:t>
      </w:r>
      <w:proofErr w:type="gramStart"/>
      <w:r w:rsidR="004A7BE0">
        <w:t>are</w:t>
      </w:r>
      <w:proofErr w:type="gramEnd"/>
      <w:r w:rsidR="004A7BE0">
        <w:t xml:space="preserve"> however, some functionality that is not tested in this approach, </w:t>
      </w:r>
      <w:r w:rsidR="009154FB">
        <w:t>this can be due to several reasons</w:t>
      </w:r>
      <w:r w:rsidR="00A42252">
        <w:t>. Code that is too complex, code that can only be ran on a live and active (has bulbs connected and live) system</w:t>
      </w:r>
      <w:r w:rsidR="009C47FC">
        <w:t xml:space="preserve">, or simulating the inputs is too complex, for example, simulating the input of an audio device into </w:t>
      </w:r>
      <w:r w:rsidR="006148D0">
        <w:t>Bulb Bop</w:t>
      </w:r>
      <w:r w:rsidR="009C47FC">
        <w:t xml:space="preserve"> is too complex for the scope of this project. </w:t>
      </w:r>
    </w:p>
    <w:p w14:paraId="41AA77E6" w14:textId="0244D971" w:rsidR="000A4695" w:rsidRDefault="001D05F8" w:rsidP="008A3615">
      <w:r>
        <w:t xml:space="preserve">To discuss the testing the format will follow the user journey to </w:t>
      </w:r>
      <w:r w:rsidR="008B5262">
        <w:t>starting the audio synchronisation. The steps this includes are as follows:</w:t>
      </w:r>
    </w:p>
    <w:p w14:paraId="5F483B4D" w14:textId="057FFE6B" w:rsidR="008B5262" w:rsidRDefault="008B5262" w:rsidP="008B5262">
      <w:pPr>
        <w:pStyle w:val="ListParagraph"/>
        <w:numPr>
          <w:ilvl w:val="0"/>
          <w:numId w:val="16"/>
        </w:numPr>
      </w:pPr>
      <w:r>
        <w:t xml:space="preserve">Install </w:t>
      </w:r>
      <w:r w:rsidR="006148D0">
        <w:t>Bulb Bop</w:t>
      </w:r>
    </w:p>
    <w:p w14:paraId="710A07DF" w14:textId="2DC65F46" w:rsidR="008B5262" w:rsidRDefault="008B5262" w:rsidP="008B5262">
      <w:pPr>
        <w:pStyle w:val="ListParagraph"/>
        <w:numPr>
          <w:ilvl w:val="0"/>
          <w:numId w:val="16"/>
        </w:numPr>
      </w:pPr>
      <w:r>
        <w:t>Load the index view</w:t>
      </w:r>
    </w:p>
    <w:p w14:paraId="2BFB41CC" w14:textId="3EFAE8E0" w:rsidR="008B5262" w:rsidRDefault="008B5262" w:rsidP="008B5262">
      <w:pPr>
        <w:pStyle w:val="ListParagraph"/>
        <w:numPr>
          <w:ilvl w:val="0"/>
          <w:numId w:val="16"/>
        </w:numPr>
      </w:pPr>
      <w:r>
        <w:t>Discover bulbs</w:t>
      </w:r>
    </w:p>
    <w:p w14:paraId="286C6786" w14:textId="0BEA0C68" w:rsidR="008B5262" w:rsidRDefault="008B5262" w:rsidP="008B5262">
      <w:pPr>
        <w:pStyle w:val="ListParagraph"/>
        <w:numPr>
          <w:ilvl w:val="0"/>
          <w:numId w:val="16"/>
        </w:numPr>
      </w:pPr>
      <w:r>
        <w:t>Save bulbs</w:t>
      </w:r>
    </w:p>
    <w:p w14:paraId="3FD2D229" w14:textId="03D68548" w:rsidR="008B5262" w:rsidRDefault="008B5262" w:rsidP="008B5262">
      <w:pPr>
        <w:pStyle w:val="ListParagraph"/>
        <w:numPr>
          <w:ilvl w:val="0"/>
          <w:numId w:val="16"/>
        </w:numPr>
      </w:pPr>
      <w:r>
        <w:t>Select an audio device</w:t>
      </w:r>
    </w:p>
    <w:p w14:paraId="100E552E" w14:textId="7720FB3B" w:rsidR="008B5262" w:rsidRDefault="008B5262" w:rsidP="008B5262">
      <w:pPr>
        <w:pStyle w:val="ListParagraph"/>
        <w:numPr>
          <w:ilvl w:val="0"/>
          <w:numId w:val="16"/>
        </w:numPr>
      </w:pPr>
      <w:r>
        <w:t>Start the audio synchronisation</w:t>
      </w:r>
    </w:p>
    <w:p w14:paraId="3D9DF399" w14:textId="18DCB6EF" w:rsidR="00BB6582" w:rsidRDefault="00BB6582" w:rsidP="00BB6582">
      <w:r>
        <w:t>There are other actions that the user can take, these are also tested, such as loading the FAQ view, or editing a bul</w:t>
      </w:r>
      <w:r w:rsidR="00DE4B2E">
        <w:t xml:space="preserve">b, these are also tested for, and the documentation for these can be found in the attached appendix. </w:t>
      </w:r>
    </w:p>
    <w:p w14:paraId="3CF1EE10" w14:textId="01F1ACB0" w:rsidR="00B209E2" w:rsidRDefault="00494CD7" w:rsidP="00B209E2">
      <w:r>
        <w:t xml:space="preserve">There are two ways that </w:t>
      </w:r>
      <w:r w:rsidR="006148D0">
        <w:t>Bulb Bop</w:t>
      </w:r>
      <w:r w:rsidR="00697140">
        <w:t xml:space="preserve"> can be installed from scratch, one is manual, one is automated. </w:t>
      </w:r>
      <w:r w:rsidR="00166EC4">
        <w:t xml:space="preserve">The automated way to install </w:t>
      </w:r>
      <w:r w:rsidR="006148D0">
        <w:t>Bulb Bop</w:t>
      </w:r>
      <w:r w:rsidR="00514C18">
        <w:t xml:space="preserve"> from scratch is via GitHub actions. </w:t>
      </w:r>
      <w:r w:rsidR="00060DAB">
        <w:t xml:space="preserve">The actions are configured to pull the </w:t>
      </w:r>
      <w:r w:rsidR="00CD12EA">
        <w:t xml:space="preserve">GitHub repository and then to build it and run tests against it. </w:t>
      </w:r>
      <w:r w:rsidR="00D32B10">
        <w:t xml:space="preserve">Each time the GitHub actions run </w:t>
      </w:r>
      <w:r w:rsidR="006148D0">
        <w:t>Bulb Bop</w:t>
      </w:r>
      <w:r w:rsidR="00D32B10">
        <w:t xml:space="preserve"> is installed on </w:t>
      </w:r>
      <w:r w:rsidR="00E274EA">
        <w:t xml:space="preserve">two separate windows virtual hosts, and two separate </w:t>
      </w:r>
      <w:r w:rsidR="00161786">
        <w:t>ubuntu virtual hosts</w:t>
      </w:r>
      <w:r w:rsidR="005C4432">
        <w:t xml:space="preserve">, one of each of these sets is ran with Python 3.11 and the other with Python 3.12. This ensures that </w:t>
      </w:r>
      <w:r w:rsidR="006148D0">
        <w:t>Bulb Bop</w:t>
      </w:r>
      <w:r w:rsidR="001F0A25">
        <w:t xml:space="preserve"> remains installable, but also that it works with Python 3.11, Python 3.12, Windows, and Ubuntu. </w:t>
      </w:r>
    </w:p>
    <w:p w14:paraId="03107DA1" w14:textId="77777777" w:rsidR="005468F5" w:rsidRDefault="005468F5" w:rsidP="005468F5">
      <w:pPr>
        <w:keepNext/>
        <w:jc w:val="center"/>
      </w:pPr>
      <w:r w:rsidRPr="005468F5">
        <w:rPr>
          <w:noProof/>
        </w:rPr>
        <w:lastRenderedPageBreak/>
        <w:drawing>
          <wp:inline distT="0" distB="0" distL="0" distR="0" wp14:anchorId="4390B9A7" wp14:editId="62E9B945">
            <wp:extent cx="4429125" cy="2447092"/>
            <wp:effectExtent l="0" t="0" r="0" b="0"/>
            <wp:docPr id="10472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75631" name=""/>
                    <pic:cNvPicPr/>
                  </pic:nvPicPr>
                  <pic:blipFill>
                    <a:blip r:embed="rId25"/>
                    <a:stretch>
                      <a:fillRect/>
                    </a:stretch>
                  </pic:blipFill>
                  <pic:spPr>
                    <a:xfrm>
                      <a:off x="0" y="0"/>
                      <a:ext cx="4431790" cy="2448564"/>
                    </a:xfrm>
                    <a:prstGeom prst="rect">
                      <a:avLst/>
                    </a:prstGeom>
                  </pic:spPr>
                </pic:pic>
              </a:graphicData>
            </a:graphic>
          </wp:inline>
        </w:drawing>
      </w:r>
    </w:p>
    <w:p w14:paraId="47D82C90" w14:textId="1A767E60" w:rsidR="005468F5" w:rsidRPr="00B209E2" w:rsidRDefault="005468F5" w:rsidP="005468F5">
      <w:pPr>
        <w:pStyle w:val="Caption"/>
        <w:jc w:val="center"/>
      </w:pPr>
      <w:r>
        <w:t xml:space="preserve">Figure </w:t>
      </w:r>
      <w:fldSimple w:instr=" SEQ Figure \* ARABIC ">
        <w:r w:rsidR="006A092C">
          <w:rPr>
            <w:noProof/>
          </w:rPr>
          <w:t>18</w:t>
        </w:r>
      </w:fldSimple>
      <w:r>
        <w:t xml:space="preserve"> - Configuration of systems to run GitHub actions on</w:t>
      </w:r>
    </w:p>
    <w:p w14:paraId="68888175" w14:textId="5B8C1967" w:rsidR="009C47FC" w:rsidRDefault="003F2FE5" w:rsidP="008A3615">
      <w:r>
        <w:t>This test has been incredibly help</w:t>
      </w:r>
      <w:r w:rsidR="004C2042">
        <w:t>f</w:t>
      </w:r>
      <w:r>
        <w:t xml:space="preserve">ul </w:t>
      </w:r>
      <w:r w:rsidR="0087247F">
        <w:t xml:space="preserve">in discovering bugs in </w:t>
      </w:r>
      <w:r w:rsidR="006148D0">
        <w:t>Bulb Bop</w:t>
      </w:r>
      <w:r w:rsidR="0087247F">
        <w:t xml:space="preserve">, </w:t>
      </w:r>
      <w:r w:rsidR="00CA0501">
        <w:t xml:space="preserve">for instance, there was a bug that when </w:t>
      </w:r>
      <w:r w:rsidR="006148D0">
        <w:t>Bulb Bop</w:t>
      </w:r>
      <w:r w:rsidR="00CA0501">
        <w:t xml:space="preserve"> was installed it would try and access the </w:t>
      </w:r>
      <w:proofErr w:type="spellStart"/>
      <w:r w:rsidR="00756938">
        <w:t>Wizbulb</w:t>
      </w:r>
      <w:proofErr w:type="spellEnd"/>
      <w:r w:rsidR="00756938">
        <w:t xml:space="preserve"> database model before the table was created. This caused an error that would prevent installation of </w:t>
      </w:r>
      <w:r w:rsidR="006148D0">
        <w:t>Bulb Bop</w:t>
      </w:r>
      <w:r w:rsidR="00192FA9">
        <w:t xml:space="preserve">, this bug was discovered by a run of the GitHub actions that failed. </w:t>
      </w:r>
      <w:r w:rsidR="006148D0">
        <w:t>Bulb Bop</w:t>
      </w:r>
      <w:r w:rsidR="00192FA9">
        <w:t xml:space="preserve"> on the development </w:t>
      </w:r>
      <w:r w:rsidR="001F4AED">
        <w:t xml:space="preserve">host machine missed this bug as the database was already created on the </w:t>
      </w:r>
      <w:r w:rsidR="00EC57A5">
        <w:t xml:space="preserve">machine. </w:t>
      </w:r>
    </w:p>
    <w:p w14:paraId="73F5CDD1" w14:textId="2184AF2A" w:rsidR="00334373" w:rsidRDefault="006F1CF0" w:rsidP="00334373">
      <w:r>
        <w:t xml:space="preserve">For tests that involve loading and ensuring that </w:t>
      </w:r>
      <w:r w:rsidR="00216317">
        <w:t xml:space="preserve">the page has been loaded correctly Playwright was used to run these tests. Django has a </w:t>
      </w:r>
      <w:r w:rsidR="00D31F7B">
        <w:t>feature that means it can load a</w:t>
      </w:r>
      <w:r w:rsidR="00326700">
        <w:t xml:space="preserve"> live server</w:t>
      </w:r>
      <w:r w:rsidR="0014683A">
        <w:t xml:space="preserve"> with a</w:t>
      </w:r>
      <w:r w:rsidR="004A1CB9">
        <w:t>n empty database</w:t>
      </w:r>
      <w:r w:rsidR="006D5684">
        <w:t xml:space="preserve">, </w:t>
      </w:r>
      <w:r w:rsidR="001D0070">
        <w:t xml:space="preserve">this allows for Playwright to </w:t>
      </w:r>
      <w:r w:rsidR="00C45CB9">
        <w:t xml:space="preserve">load the views of </w:t>
      </w:r>
      <w:r w:rsidR="006148D0">
        <w:t>Bulb Bop</w:t>
      </w:r>
      <w:r w:rsidR="00C45CB9">
        <w:t xml:space="preserve"> and ensure that elements are loaded and in the appropriate state</w:t>
      </w:r>
      <w:r w:rsidR="002034DD">
        <w:t xml:space="preserve"> (i.e. </w:t>
      </w:r>
      <w:r w:rsidR="006C655D">
        <w:t>visible, attaches, etc)</w:t>
      </w:r>
      <w:r w:rsidR="00C45CB9">
        <w:t xml:space="preserve">. </w:t>
      </w:r>
      <w:r w:rsidR="00E27CA8">
        <w:t xml:space="preserve">This is more valuable than just simply checking that the </w:t>
      </w:r>
      <w:r w:rsidR="00A14220">
        <w:t>correct template was rendered, as it more accurately checks the users experience of the user interface.</w:t>
      </w:r>
    </w:p>
    <w:p w14:paraId="2066BF85" w14:textId="77777777" w:rsidR="00BA7EC1" w:rsidRDefault="00BA7EC1" w:rsidP="00BA7EC1">
      <w:pPr>
        <w:keepNext/>
        <w:jc w:val="center"/>
      </w:pPr>
      <w:r w:rsidRPr="00BA7EC1">
        <w:rPr>
          <w:noProof/>
        </w:rPr>
        <w:drawing>
          <wp:inline distT="0" distB="0" distL="0" distR="0" wp14:anchorId="3485421A" wp14:editId="7745BC35">
            <wp:extent cx="4782217" cy="2086266"/>
            <wp:effectExtent l="0" t="0" r="0" b="9525"/>
            <wp:docPr id="1575192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92261" name=""/>
                    <pic:cNvPicPr/>
                  </pic:nvPicPr>
                  <pic:blipFill>
                    <a:blip r:embed="rId26"/>
                    <a:stretch>
                      <a:fillRect/>
                    </a:stretch>
                  </pic:blipFill>
                  <pic:spPr>
                    <a:xfrm>
                      <a:off x="0" y="0"/>
                      <a:ext cx="4782217" cy="2086266"/>
                    </a:xfrm>
                    <a:prstGeom prst="rect">
                      <a:avLst/>
                    </a:prstGeom>
                  </pic:spPr>
                </pic:pic>
              </a:graphicData>
            </a:graphic>
          </wp:inline>
        </w:drawing>
      </w:r>
    </w:p>
    <w:p w14:paraId="6AF7BFD2" w14:textId="4AF341EE" w:rsidR="00A14220" w:rsidRDefault="00BA7EC1" w:rsidP="00BA7EC1">
      <w:pPr>
        <w:pStyle w:val="Caption"/>
        <w:jc w:val="center"/>
      </w:pPr>
      <w:r>
        <w:t xml:space="preserve">Figure </w:t>
      </w:r>
      <w:fldSimple w:instr=" SEQ Figure \* ARABIC ">
        <w:r w:rsidR="006A092C">
          <w:rPr>
            <w:noProof/>
          </w:rPr>
          <w:t>19</w:t>
        </w:r>
      </w:fldSimple>
      <w:r>
        <w:t xml:space="preserve"> - Playwright load index test</w:t>
      </w:r>
    </w:p>
    <w:p w14:paraId="08718A34" w14:textId="1A5768A5" w:rsidR="006C655D" w:rsidRDefault="00A47B09" w:rsidP="00334373">
      <w:r>
        <w:t xml:space="preserve">The Playwright testing allows for some small compatibility testing as well. </w:t>
      </w:r>
      <w:r w:rsidR="008A4BF9">
        <w:t xml:space="preserve">The tests </w:t>
      </w:r>
      <w:r w:rsidR="00B47A1D">
        <w:t>can</w:t>
      </w:r>
      <w:r w:rsidR="008A4BF9">
        <w:t xml:space="preserve"> be run on multiple kinds of browsers, they are configured to run on Firefox, and Chrome. </w:t>
      </w:r>
      <w:r w:rsidR="00F46DD9">
        <w:t xml:space="preserve">Due to this </w:t>
      </w:r>
      <w:r w:rsidR="00613530">
        <w:t>testing,</w:t>
      </w:r>
      <w:r w:rsidR="00F46DD9">
        <w:t xml:space="preserve"> it is proven that </w:t>
      </w:r>
      <w:r w:rsidR="006148D0">
        <w:t>Bulb Bop</w:t>
      </w:r>
      <w:r w:rsidR="00F46DD9">
        <w:t xml:space="preserve"> is not only cross OS compatible, but it is cross-browser compatible</w:t>
      </w:r>
      <w:r w:rsidR="00A11FE2">
        <w:t xml:space="preserve"> as well.</w:t>
      </w:r>
      <w:r w:rsidR="00E64CB6">
        <w:t xml:space="preserve"> </w:t>
      </w:r>
      <w:r w:rsidR="00FF7C96">
        <w:t xml:space="preserve">There are a series of these tests that run, testing each view in turn, as well as </w:t>
      </w:r>
      <w:r w:rsidR="00C905A6">
        <w:t xml:space="preserve">navigation between views. Those not discussed here are documented in the appendix. </w:t>
      </w:r>
    </w:p>
    <w:p w14:paraId="68585F85" w14:textId="61CB0887" w:rsidR="00A11232" w:rsidRDefault="00F91223" w:rsidP="00A11232">
      <w:r>
        <w:t xml:space="preserve">For the user to discover bulbs they </w:t>
      </w:r>
      <w:r w:rsidR="00191631">
        <w:t>must</w:t>
      </w:r>
      <w:r>
        <w:t xml:space="preserve"> click the </w:t>
      </w:r>
      <w:r w:rsidR="00464A46">
        <w:t>‘Find Bulbs’ button on any of the views on Bulb Bop</w:t>
      </w:r>
      <w:r w:rsidR="007A6022">
        <w:t xml:space="preserve">. </w:t>
      </w:r>
      <w:r w:rsidR="00137C3D">
        <w:t xml:space="preserve">This navigates the user to </w:t>
      </w:r>
      <w:r w:rsidR="00E12C98">
        <w:t xml:space="preserve">the ‘/discover/’ view. This page is almost identical to </w:t>
      </w:r>
      <w:r w:rsidR="00F7380C">
        <w:t xml:space="preserve">the index </w:t>
      </w:r>
      <w:r w:rsidR="00191631">
        <w:t>view;</w:t>
      </w:r>
      <w:r w:rsidR="00E26A23">
        <w:t xml:space="preserve"> however, Django has templates that allow the HTML files to change dynamically based on the context. </w:t>
      </w:r>
      <w:r w:rsidR="00706138">
        <w:t xml:space="preserve">Navigating to the discover page changes this context and now the page will display un-saved bulbs connected to the local network on the index view. </w:t>
      </w:r>
    </w:p>
    <w:p w14:paraId="3B1906EA" w14:textId="0AB80266" w:rsidR="00706138" w:rsidRDefault="00285E04" w:rsidP="00A11232">
      <w:r>
        <w:lastRenderedPageBreak/>
        <w:t>Th</w:t>
      </w:r>
      <w:r w:rsidR="00E663E3">
        <w:t xml:space="preserve">ere is a difficulty in </w:t>
      </w:r>
      <w:r w:rsidR="00D162CF">
        <w:t xml:space="preserve">automated </w:t>
      </w:r>
      <w:r w:rsidR="00E663E3">
        <w:t xml:space="preserve">testing </w:t>
      </w:r>
      <w:r w:rsidR="00D162CF">
        <w:t xml:space="preserve">of </w:t>
      </w:r>
      <w:r w:rsidR="00E663E3">
        <w:t xml:space="preserve">the bulb discovery </w:t>
      </w:r>
      <w:r w:rsidR="00D162CF">
        <w:t>function of Bulb Bop. When running these tests on</w:t>
      </w:r>
      <w:r w:rsidR="00CC60DE">
        <w:t xml:space="preserve"> GitHub runners, which are virtual machines with virtual networks</w:t>
      </w:r>
      <w:r w:rsidR="004F4CC8">
        <w:t>, there are no bulbs that can be discovered. This means that th</w:t>
      </w:r>
      <w:r w:rsidR="00C633AA">
        <w:t xml:space="preserve">e discovery function of </w:t>
      </w:r>
      <w:r w:rsidR="006B5E2E">
        <w:t>Bulb Bop is unable to be fully tested</w:t>
      </w:r>
      <w:r w:rsidR="004527BB">
        <w:t xml:space="preserve"> by automated testing as it would fail when the bulbs were not discovered. </w:t>
      </w:r>
      <w:r w:rsidR="00933E1E">
        <w:t xml:space="preserve">This is something that </w:t>
      </w:r>
      <w:r w:rsidR="00DB2F40">
        <w:t>must</w:t>
      </w:r>
      <w:r w:rsidR="00933E1E">
        <w:t xml:space="preserve"> be handled via manual testing, however, successful navigation to the discover page can be tested</w:t>
      </w:r>
      <w:r w:rsidR="00A328A8">
        <w:t xml:space="preserve"> as below (Figure 20)</w:t>
      </w:r>
      <w:r w:rsidR="00933E1E">
        <w:t>.</w:t>
      </w:r>
      <w:r w:rsidR="000C5682">
        <w:br/>
      </w:r>
    </w:p>
    <w:p w14:paraId="683B834E" w14:textId="77777777" w:rsidR="00F4031B" w:rsidRDefault="00F4031B" w:rsidP="00F4031B">
      <w:pPr>
        <w:keepNext/>
        <w:jc w:val="center"/>
      </w:pPr>
      <w:r w:rsidRPr="00F4031B">
        <w:rPr>
          <w:noProof/>
        </w:rPr>
        <w:drawing>
          <wp:inline distT="0" distB="0" distL="0" distR="0" wp14:anchorId="5DABB1A7" wp14:editId="4FA13FCD">
            <wp:extent cx="5759450" cy="2950210"/>
            <wp:effectExtent l="0" t="0" r="0" b="2540"/>
            <wp:docPr id="818940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0594" name=""/>
                    <pic:cNvPicPr/>
                  </pic:nvPicPr>
                  <pic:blipFill>
                    <a:blip r:embed="rId27"/>
                    <a:stretch>
                      <a:fillRect/>
                    </a:stretch>
                  </pic:blipFill>
                  <pic:spPr>
                    <a:xfrm>
                      <a:off x="0" y="0"/>
                      <a:ext cx="5759450" cy="2950210"/>
                    </a:xfrm>
                    <a:prstGeom prst="rect">
                      <a:avLst/>
                    </a:prstGeom>
                  </pic:spPr>
                </pic:pic>
              </a:graphicData>
            </a:graphic>
          </wp:inline>
        </w:drawing>
      </w:r>
    </w:p>
    <w:p w14:paraId="3EACDE84" w14:textId="40FC5C35" w:rsidR="00F4031B" w:rsidRPr="00A11232" w:rsidRDefault="00F4031B" w:rsidP="00F4031B">
      <w:pPr>
        <w:pStyle w:val="Caption"/>
        <w:jc w:val="center"/>
      </w:pPr>
      <w:r>
        <w:t xml:space="preserve">Figure </w:t>
      </w:r>
      <w:fldSimple w:instr=" SEQ Figure \* ARABIC ">
        <w:r w:rsidR="006A092C">
          <w:rPr>
            <w:noProof/>
          </w:rPr>
          <w:t>20</w:t>
        </w:r>
      </w:fldSimple>
      <w:r>
        <w:t xml:space="preserve"> - Test Navigation from Index to Discover Views</w:t>
      </w:r>
    </w:p>
    <w:p w14:paraId="77D109DB" w14:textId="08AA3590" w:rsidR="004C6E5B" w:rsidRDefault="004A200B" w:rsidP="008A3615">
      <w:r>
        <w:t xml:space="preserve">The final three </w:t>
      </w:r>
      <w:r w:rsidR="00E95D7F">
        <w:t>sections of the user journey to starting the audio synchronisation need manual testing to fully test</w:t>
      </w:r>
      <w:r w:rsidR="00DC15B5">
        <w:t>. There is some small amount of testing that can be carried out via automated testing</w:t>
      </w:r>
      <w:r w:rsidR="0023759E">
        <w:t>.</w:t>
      </w:r>
      <w:r w:rsidR="00DC15B5">
        <w:t xml:space="preserve"> </w:t>
      </w:r>
      <w:r w:rsidR="0023759E">
        <w:t>S</w:t>
      </w:r>
      <w:r w:rsidR="000145A8">
        <w:t xml:space="preserve">uch as ensuring </w:t>
      </w:r>
      <w:r w:rsidR="00251E06">
        <w:t xml:space="preserve">forms submitted properly or improperly are accepted or rejected as </w:t>
      </w:r>
      <w:r w:rsidR="00614F47">
        <w:t>appropriate or</w:t>
      </w:r>
      <w:r w:rsidR="00F00272">
        <w:t xml:space="preserve"> </w:t>
      </w:r>
      <w:r w:rsidR="0023759E">
        <w:t xml:space="preserve">testing the API endpoint to start the audio </w:t>
      </w:r>
      <w:r w:rsidR="004C6E5B">
        <w:t>synchronisation</w:t>
      </w:r>
      <w:r w:rsidR="0023759E">
        <w:t>.</w:t>
      </w:r>
      <w:r w:rsidR="004C6E5B">
        <w:t xml:space="preserve"> These are helpful but not complete until the manual testing is finished. </w:t>
      </w:r>
    </w:p>
    <w:p w14:paraId="66E8CFA3" w14:textId="14B754E9" w:rsidR="00FE1ADD" w:rsidRPr="00EC1ACC" w:rsidRDefault="004C6E5B" w:rsidP="004C6E5B">
      <w:pPr>
        <w:pStyle w:val="Heading2"/>
        <w:numPr>
          <w:ilvl w:val="1"/>
          <w:numId w:val="15"/>
        </w:numPr>
        <w:rPr>
          <w:rFonts w:ascii="Arial Black" w:hAnsi="Arial Black"/>
          <w:b/>
          <w:bCs/>
        </w:rPr>
      </w:pPr>
      <w:bookmarkStart w:id="12" w:name="_Toc197067360"/>
      <w:r w:rsidRPr="00EC1ACC">
        <w:rPr>
          <w:rFonts w:ascii="Arial Black" w:hAnsi="Arial Black"/>
          <w:b/>
          <w:bCs/>
        </w:rPr>
        <w:t>Manual Testing</w:t>
      </w:r>
      <w:bookmarkEnd w:id="12"/>
      <w:r w:rsidR="0023759E" w:rsidRPr="00EC1ACC">
        <w:rPr>
          <w:rFonts w:ascii="Arial Black" w:hAnsi="Arial Black"/>
          <w:b/>
          <w:bCs/>
        </w:rPr>
        <w:t xml:space="preserve"> </w:t>
      </w:r>
    </w:p>
    <w:p w14:paraId="1B09B2D0" w14:textId="63EA2BC5" w:rsidR="00466F3B" w:rsidRDefault="00C91173">
      <w:r>
        <w:t xml:space="preserve">To be able to </w:t>
      </w:r>
      <w:r w:rsidR="00294626">
        <w:t xml:space="preserve">completely test the user journey of Bulb Bop </w:t>
      </w:r>
      <w:r w:rsidR="005E6295">
        <w:t xml:space="preserve">manual testing is needed. </w:t>
      </w:r>
      <w:r w:rsidR="002A5B4A">
        <w:t>These covers</w:t>
      </w:r>
      <w:r w:rsidR="005E6295">
        <w:t xml:space="preserve"> testing the ability to discover bulbs, </w:t>
      </w:r>
      <w:r w:rsidR="00C446EA">
        <w:t xml:space="preserve">to toggle bulbs, to start the audio synchronisation, </w:t>
      </w:r>
      <w:r w:rsidR="00ED58B7">
        <w:t xml:space="preserve">and to stop the audio synchronisation. </w:t>
      </w:r>
      <w:r w:rsidR="00A90EAF">
        <w:t xml:space="preserve">There are many functions of Bulb Bop that are covered by the manual tests, </w:t>
      </w:r>
      <w:r w:rsidR="00E80EB6">
        <w:t>the ones discussed here will cover the user journey for the main functionality</w:t>
      </w:r>
      <w:r w:rsidR="004C4852">
        <w:t>, other tests not discussed here will be available in the appendix.</w:t>
      </w:r>
    </w:p>
    <w:p w14:paraId="15AAAE92" w14:textId="01D85451" w:rsidR="00711F4F" w:rsidRDefault="00E92FC5" w:rsidP="00AA667E">
      <w:pPr>
        <w:keepNext/>
        <w:jc w:val="center"/>
      </w:pPr>
      <w:r w:rsidRPr="00711F4F">
        <w:rPr>
          <w:noProof/>
        </w:rPr>
        <w:lastRenderedPageBreak/>
        <w:drawing>
          <wp:anchor distT="0" distB="0" distL="114300" distR="114300" simplePos="0" relativeHeight="251659264" behindDoc="1" locked="0" layoutInCell="1" allowOverlap="1" wp14:anchorId="3B72EEB0" wp14:editId="317152C0">
            <wp:simplePos x="0" y="0"/>
            <wp:positionH relativeFrom="column">
              <wp:posOffset>-700405</wp:posOffset>
            </wp:positionH>
            <wp:positionV relativeFrom="paragraph">
              <wp:posOffset>260985</wp:posOffset>
            </wp:positionV>
            <wp:extent cx="7174230" cy="4286250"/>
            <wp:effectExtent l="0" t="0" r="7620" b="0"/>
            <wp:wrapTight wrapText="bothSides">
              <wp:wrapPolygon edited="0">
                <wp:start x="0" y="0"/>
                <wp:lineTo x="0" y="21504"/>
                <wp:lineTo x="21451" y="21504"/>
                <wp:lineTo x="21566" y="19872"/>
                <wp:lineTo x="21566" y="2112"/>
                <wp:lineTo x="14224" y="1536"/>
                <wp:lineTo x="21566" y="1344"/>
                <wp:lineTo x="21566" y="0"/>
                <wp:lineTo x="0" y="0"/>
              </wp:wrapPolygon>
            </wp:wrapTight>
            <wp:docPr id="104069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
                      <a:extLst>
                        <a:ext uri="{28A0092B-C50C-407E-A947-70E740481C1C}">
                          <a14:useLocalDpi xmlns:a14="http://schemas.microsoft.com/office/drawing/2010/main" val="0"/>
                        </a:ext>
                      </a:extLst>
                    </a:blip>
                    <a:srcRect r="7032"/>
                    <a:stretch/>
                  </pic:blipFill>
                  <pic:spPr bwMode="auto">
                    <a:xfrm>
                      <a:off x="0" y="0"/>
                      <a:ext cx="7174230" cy="4286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C1AF71" w14:textId="06255CDD" w:rsidR="00B43F71" w:rsidRDefault="00711F4F" w:rsidP="000F1E71">
      <w:pPr>
        <w:pStyle w:val="Caption"/>
        <w:jc w:val="center"/>
      </w:pPr>
      <w:r>
        <w:t xml:space="preserve">Figure </w:t>
      </w:r>
      <w:fldSimple w:instr=" SEQ Figure \* ARABIC ">
        <w:r w:rsidR="006A092C">
          <w:rPr>
            <w:noProof/>
          </w:rPr>
          <w:t>21</w:t>
        </w:r>
      </w:fldSimple>
      <w:r>
        <w:t xml:space="preserve"> - Discover Bulbs Manual Test</w:t>
      </w:r>
    </w:p>
    <w:p w14:paraId="2FFB304F" w14:textId="53B82A8A" w:rsidR="002F0F01" w:rsidRDefault="00AA667E">
      <w:r>
        <w:rPr>
          <w:noProof/>
        </w:rPr>
        <mc:AlternateContent>
          <mc:Choice Requires="wps">
            <w:drawing>
              <wp:anchor distT="0" distB="0" distL="114300" distR="114300" simplePos="0" relativeHeight="251662336" behindDoc="1" locked="0" layoutInCell="1" allowOverlap="1" wp14:anchorId="5B44CA0C" wp14:editId="6B06F917">
                <wp:simplePos x="0" y="0"/>
                <wp:positionH relativeFrom="column">
                  <wp:posOffset>-701040</wp:posOffset>
                </wp:positionH>
                <wp:positionV relativeFrom="paragraph">
                  <wp:posOffset>3446145</wp:posOffset>
                </wp:positionV>
                <wp:extent cx="7153910" cy="635"/>
                <wp:effectExtent l="0" t="0" r="0" b="0"/>
                <wp:wrapTight wrapText="bothSides">
                  <wp:wrapPolygon edited="0">
                    <wp:start x="0" y="0"/>
                    <wp:lineTo x="0" y="21600"/>
                    <wp:lineTo x="21600" y="21600"/>
                    <wp:lineTo x="21600" y="0"/>
                  </wp:wrapPolygon>
                </wp:wrapTight>
                <wp:docPr id="2037429038" name="Text Box 1"/>
                <wp:cNvGraphicFramePr/>
                <a:graphic xmlns:a="http://schemas.openxmlformats.org/drawingml/2006/main">
                  <a:graphicData uri="http://schemas.microsoft.com/office/word/2010/wordprocessingShape">
                    <wps:wsp>
                      <wps:cNvSpPr txBox="1"/>
                      <wps:spPr>
                        <a:xfrm>
                          <a:off x="0" y="0"/>
                          <a:ext cx="7153910" cy="635"/>
                        </a:xfrm>
                        <a:prstGeom prst="rect">
                          <a:avLst/>
                        </a:prstGeom>
                        <a:solidFill>
                          <a:prstClr val="white"/>
                        </a:solidFill>
                        <a:ln>
                          <a:noFill/>
                        </a:ln>
                      </wps:spPr>
                      <wps:txbx>
                        <w:txbxContent>
                          <w:p w14:paraId="32F748FF" w14:textId="79186CD0" w:rsidR="00AA667E" w:rsidRPr="001B1701" w:rsidRDefault="00AA667E" w:rsidP="00AA667E">
                            <w:pPr>
                              <w:pStyle w:val="Caption"/>
                              <w:jc w:val="center"/>
                              <w:rPr>
                                <w:sz w:val="20"/>
                                <w:szCs w:val="20"/>
                              </w:rPr>
                            </w:pPr>
                            <w:r>
                              <w:t xml:space="preserve">Figure </w:t>
                            </w:r>
                            <w:fldSimple w:instr=" SEQ Figure \* ARABIC ">
                              <w:r w:rsidR="006A092C">
                                <w:rPr>
                                  <w:noProof/>
                                </w:rPr>
                                <w:t>22</w:t>
                              </w:r>
                            </w:fldSimple>
                            <w:r>
                              <w:t xml:space="preserve"> - Steps for saving a </w:t>
                            </w:r>
                            <w:proofErr w:type="gramStart"/>
                            <w:r>
                              <w:t>bulb to Bulb</w:t>
                            </w:r>
                            <w:proofErr w:type="gramEnd"/>
                            <w:r>
                              <w:t xml:space="preserve"> B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44CA0C" id="_x0000_t202" coordsize="21600,21600" o:spt="202" path="m,l,21600r21600,l21600,xe">
                <v:stroke joinstyle="miter"/>
                <v:path gradientshapeok="t" o:connecttype="rect"/>
              </v:shapetype>
              <v:shape id="Text Box 1" o:spid="_x0000_s1026" type="#_x0000_t202" style="position:absolute;margin-left:-55.2pt;margin-top:271.35pt;width:563.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" stroked="f">
                <v:textbox style="mso-fit-shape-to-text:t" inset="0,0,0,0">
                  <w:txbxContent>
                    <w:p w14:paraId="32F748FF" w14:textId="79186CD0" w:rsidR="00AA667E" w:rsidRPr="001B1701" w:rsidRDefault="00AA667E" w:rsidP="00AA667E">
                      <w:pPr>
                        <w:pStyle w:val="Caption"/>
                        <w:jc w:val="center"/>
                        <w:rPr>
                          <w:sz w:val="20"/>
                          <w:szCs w:val="20"/>
                        </w:rPr>
                      </w:pPr>
                      <w:r>
                        <w:t xml:space="preserve">Figure </w:t>
                      </w:r>
                      <w:fldSimple w:instr=" SEQ Figure \* ARABIC ">
                        <w:r w:rsidR="006A092C">
                          <w:rPr>
                            <w:noProof/>
                          </w:rPr>
                          <w:t>22</w:t>
                        </w:r>
                      </w:fldSimple>
                      <w:r>
                        <w:t xml:space="preserve"> - Steps for saving a </w:t>
                      </w:r>
                      <w:proofErr w:type="gramStart"/>
                      <w:r>
                        <w:t>bulb to Bulb</w:t>
                      </w:r>
                      <w:proofErr w:type="gramEnd"/>
                      <w:r>
                        <w:t xml:space="preserve"> Bop</w:t>
                      </w:r>
                    </w:p>
                  </w:txbxContent>
                </v:textbox>
                <w10:wrap type="tight"/>
              </v:shape>
            </w:pict>
          </mc:Fallback>
        </mc:AlternateContent>
      </w:r>
      <w:r w:rsidR="00A06FEA" w:rsidRPr="00A06FEA">
        <w:rPr>
          <w:noProof/>
        </w:rPr>
        <w:drawing>
          <wp:anchor distT="0" distB="0" distL="114300" distR="114300" simplePos="0" relativeHeight="251660288" behindDoc="1" locked="0" layoutInCell="1" allowOverlap="1" wp14:anchorId="3B59006E" wp14:editId="79D2A549">
            <wp:simplePos x="0" y="0"/>
            <wp:positionH relativeFrom="column">
              <wp:posOffset>-701040</wp:posOffset>
            </wp:positionH>
            <wp:positionV relativeFrom="paragraph">
              <wp:posOffset>731520</wp:posOffset>
            </wp:positionV>
            <wp:extent cx="7153910" cy="2657475"/>
            <wp:effectExtent l="0" t="0" r="8890" b="9525"/>
            <wp:wrapTight wrapText="bothSides">
              <wp:wrapPolygon edited="0">
                <wp:start x="0" y="0"/>
                <wp:lineTo x="0" y="21523"/>
                <wp:lineTo x="21569" y="21523"/>
                <wp:lineTo x="21569" y="0"/>
                <wp:lineTo x="0" y="0"/>
              </wp:wrapPolygon>
            </wp:wrapTight>
            <wp:docPr id="985123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153910" cy="2657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1E71">
        <w:t xml:space="preserve">The above test covers the first step in </w:t>
      </w:r>
      <w:r w:rsidR="00820A22">
        <w:t xml:space="preserve">the user journey to activating the audio sync, </w:t>
      </w:r>
      <w:r w:rsidR="009B0BED">
        <w:t xml:space="preserve">discovering the bulbs, </w:t>
      </w:r>
      <w:r w:rsidR="002D7337">
        <w:t xml:space="preserve">this can only be done manually because the </w:t>
      </w:r>
      <w:r w:rsidR="00E037CC">
        <w:t xml:space="preserve">automated tests don’t always run on a network that has bulbs connected, and therefore, the tests cannot be configured </w:t>
      </w:r>
      <w:r w:rsidR="00E050B8">
        <w:t>to expect them to be present.</w:t>
      </w:r>
      <w:r w:rsidR="002917DF">
        <w:t xml:space="preserve"> </w:t>
      </w:r>
      <w:r w:rsidR="00EB796A">
        <w:t xml:space="preserve">Documentation for the </w:t>
      </w:r>
      <w:r w:rsidR="002917DF">
        <w:t xml:space="preserve">tests will all follow the format of Figure </w:t>
      </w:r>
      <w:r w:rsidR="00EB0041">
        <w:t>21 and</w:t>
      </w:r>
      <w:r w:rsidR="002917DF">
        <w:t xml:space="preserve"> will be present in the appendix</w:t>
      </w:r>
      <w:r w:rsidR="002372DC">
        <w:t xml:space="preserve">. </w:t>
      </w:r>
    </w:p>
    <w:p w14:paraId="4771845C" w14:textId="6DC79492" w:rsidR="002372DC" w:rsidRDefault="002F0F01">
      <w:r>
        <w:t>The next step of the user story is the ability to save bulbs</w:t>
      </w:r>
      <w:r w:rsidR="000C3378">
        <w:t xml:space="preserve">, </w:t>
      </w:r>
      <w:r w:rsidR="000F16FE">
        <w:t>this has been tested successfully multiple times</w:t>
      </w:r>
      <w:r w:rsidR="00D864B2">
        <w:t xml:space="preserve">. </w:t>
      </w:r>
      <w:r w:rsidR="006A75A7">
        <w:t xml:space="preserve">The next step is then to test the ability to </w:t>
      </w:r>
      <w:r w:rsidR="003E0F63">
        <w:t xml:space="preserve">select an audio device, this step had to be done manually because when using GitHub </w:t>
      </w:r>
      <w:r w:rsidR="0093676B">
        <w:t>runners,</w:t>
      </w:r>
      <w:r w:rsidR="003E0F63">
        <w:t xml:space="preserve"> </w:t>
      </w:r>
      <w:r w:rsidR="00CB1908">
        <w:t xml:space="preserve">they are virtual machines which have no access to an </w:t>
      </w:r>
      <w:r w:rsidR="00CB1908">
        <w:lastRenderedPageBreak/>
        <w:t>audio device</w:t>
      </w:r>
      <w:r w:rsidR="00BC6371">
        <w:t xml:space="preserve">, therefore the dropdown menu in Bulb Bop has nothing to be populated with. </w:t>
      </w:r>
      <w:r w:rsidR="006668A9">
        <w:t>Even w</w:t>
      </w:r>
      <w:r w:rsidR="00B81409">
        <w:t>hen manually running this test the dropdown menu can be confusing, as the</w:t>
      </w:r>
      <w:r w:rsidR="008644A6">
        <w:t xml:space="preserve"> names for the audio devices are </w:t>
      </w:r>
      <w:r w:rsidR="00660A7A">
        <w:t>pulled directly from the host machine</w:t>
      </w:r>
      <w:r w:rsidR="008D7558">
        <w:t xml:space="preserve">. These names can be </w:t>
      </w:r>
      <w:r w:rsidR="00F6377F">
        <w:t xml:space="preserve">confusing unless the </w:t>
      </w:r>
      <w:r w:rsidR="009C0047">
        <w:t xml:space="preserve">user has some </w:t>
      </w:r>
      <w:r w:rsidR="000C7677">
        <w:rPr>
          <w:noProof/>
        </w:rPr>
        <mc:AlternateContent>
          <mc:Choice Requires="wps">
            <w:drawing>
              <wp:anchor distT="0" distB="0" distL="114300" distR="114300" simplePos="0" relativeHeight="251665408" behindDoc="1" locked="0" layoutInCell="1" allowOverlap="1" wp14:anchorId="1C9B9163" wp14:editId="5BBBD7EF">
                <wp:simplePos x="0" y="0"/>
                <wp:positionH relativeFrom="column">
                  <wp:posOffset>-745490</wp:posOffset>
                </wp:positionH>
                <wp:positionV relativeFrom="paragraph">
                  <wp:posOffset>1670685</wp:posOffset>
                </wp:positionV>
                <wp:extent cx="7205345" cy="635"/>
                <wp:effectExtent l="0" t="0" r="0" b="0"/>
                <wp:wrapTight wrapText="bothSides">
                  <wp:wrapPolygon edited="0">
                    <wp:start x="0" y="0"/>
                    <wp:lineTo x="0" y="21600"/>
                    <wp:lineTo x="21600" y="21600"/>
                    <wp:lineTo x="21600" y="0"/>
                  </wp:wrapPolygon>
                </wp:wrapTight>
                <wp:docPr id="1350568878" name="Text Box 1"/>
                <wp:cNvGraphicFramePr/>
                <a:graphic xmlns:a="http://schemas.openxmlformats.org/drawingml/2006/main">
                  <a:graphicData uri="http://schemas.microsoft.com/office/word/2010/wordprocessingShape">
                    <wps:wsp>
                      <wps:cNvSpPr txBox="1"/>
                      <wps:spPr>
                        <a:xfrm>
                          <a:off x="0" y="0"/>
                          <a:ext cx="7205345" cy="635"/>
                        </a:xfrm>
                        <a:prstGeom prst="rect">
                          <a:avLst/>
                        </a:prstGeom>
                        <a:solidFill>
                          <a:prstClr val="white"/>
                        </a:solidFill>
                        <a:ln>
                          <a:noFill/>
                        </a:ln>
                      </wps:spPr>
                      <wps:txbx>
                        <w:txbxContent>
                          <w:p w14:paraId="0596304C" w14:textId="29E230F0" w:rsidR="000C7677" w:rsidRPr="00C31DD2" w:rsidRDefault="000C7677" w:rsidP="000C7677">
                            <w:pPr>
                              <w:pStyle w:val="Caption"/>
                              <w:jc w:val="center"/>
                              <w:rPr>
                                <w:sz w:val="20"/>
                                <w:szCs w:val="20"/>
                              </w:rPr>
                            </w:pPr>
                            <w:r>
                              <w:t xml:space="preserve">Figure </w:t>
                            </w:r>
                            <w:fldSimple w:instr=" SEQ Figure \* ARABIC ">
                              <w:r w:rsidR="006A092C">
                                <w:rPr>
                                  <w:noProof/>
                                </w:rPr>
                                <w:t>23</w:t>
                              </w:r>
                            </w:fldSimple>
                            <w:r>
                              <w:t xml:space="preserve"> - Test Steps for Selecting an Audio 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9B9163" id="_x0000_s1027" type="#_x0000_t202" style="position:absolute;margin-left:-58.7pt;margin-top:131.55pt;width:567.3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" stroked="f">
                <v:textbox style="mso-fit-shape-to-text:t" inset="0,0,0,0">
                  <w:txbxContent>
                    <w:p w14:paraId="0596304C" w14:textId="29E230F0" w:rsidR="000C7677" w:rsidRPr="00C31DD2" w:rsidRDefault="000C7677" w:rsidP="000C7677">
                      <w:pPr>
                        <w:pStyle w:val="Caption"/>
                        <w:jc w:val="center"/>
                        <w:rPr>
                          <w:sz w:val="20"/>
                          <w:szCs w:val="20"/>
                        </w:rPr>
                      </w:pPr>
                      <w:r>
                        <w:t xml:space="preserve">Figure </w:t>
                      </w:r>
                      <w:fldSimple w:instr=" SEQ Figure \* ARABIC ">
                        <w:r w:rsidR="006A092C">
                          <w:rPr>
                            <w:noProof/>
                          </w:rPr>
                          <w:t>23</w:t>
                        </w:r>
                      </w:fldSimple>
                      <w:r>
                        <w:t xml:space="preserve"> - Test Steps for Selecting an Audio Device</w:t>
                      </w:r>
                    </w:p>
                  </w:txbxContent>
                </v:textbox>
                <w10:wrap type="tight"/>
              </v:shape>
            </w:pict>
          </mc:Fallback>
        </mc:AlternateContent>
      </w:r>
      <w:r w:rsidR="000C7677" w:rsidRPr="000C7677">
        <w:rPr>
          <w:noProof/>
        </w:rPr>
        <w:drawing>
          <wp:anchor distT="0" distB="0" distL="114300" distR="114300" simplePos="0" relativeHeight="251663360" behindDoc="1" locked="0" layoutInCell="1" allowOverlap="1" wp14:anchorId="29A7B52A" wp14:editId="77205238">
            <wp:simplePos x="0" y="0"/>
            <wp:positionH relativeFrom="column">
              <wp:posOffset>-745490</wp:posOffset>
            </wp:positionH>
            <wp:positionV relativeFrom="paragraph">
              <wp:posOffset>727710</wp:posOffset>
            </wp:positionV>
            <wp:extent cx="7205345" cy="885825"/>
            <wp:effectExtent l="0" t="0" r="0" b="9525"/>
            <wp:wrapTight wrapText="bothSides">
              <wp:wrapPolygon edited="0">
                <wp:start x="0" y="0"/>
                <wp:lineTo x="0" y="21368"/>
                <wp:lineTo x="21530" y="21368"/>
                <wp:lineTo x="21530" y="0"/>
                <wp:lineTo x="0" y="0"/>
              </wp:wrapPolygon>
            </wp:wrapTight>
            <wp:docPr id="3697251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05345" cy="88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0047">
        <w:t xml:space="preserve">awareness of the </w:t>
      </w:r>
      <w:r w:rsidR="000E6B46">
        <w:t xml:space="preserve">audio devices attached to their host machine. </w:t>
      </w:r>
    </w:p>
    <w:p w14:paraId="322424A7" w14:textId="39FFDD4E" w:rsidR="000E6B46" w:rsidRDefault="00EF203C">
      <w:r>
        <w:t xml:space="preserve">With the ability to discover bulbs, save bulbs, </w:t>
      </w:r>
      <w:r w:rsidR="009A2DEA">
        <w:t>and then select an audio device, the final step that needs tested in the main user journey is the ability to start the audio synchronisation. This again is a step that needs manual testing as t</w:t>
      </w:r>
      <w:r w:rsidR="003F23F7">
        <w:t xml:space="preserve">he tester needs to watch the bulbs to make sure they change in time with the music. </w:t>
      </w:r>
      <w:r w:rsidR="00AE1C9A">
        <w:t xml:space="preserve">This final step is also the step that </w:t>
      </w:r>
      <w:r w:rsidR="003269F3">
        <w:t xml:space="preserve">was used to test the beat detection algorithm, </w:t>
      </w:r>
      <w:r w:rsidR="00B22D5C">
        <w:t>this was rather difficult to test as beats in music can be quite fast, or hard to pick up</w:t>
      </w:r>
      <w:r w:rsidR="008234CF">
        <w:t>.</w:t>
      </w:r>
    </w:p>
    <w:p w14:paraId="21919CF9" w14:textId="247CBA0A" w:rsidR="000C7677" w:rsidRDefault="000C7677">
      <w:r>
        <w:rPr>
          <w:noProof/>
        </w:rPr>
        <mc:AlternateContent>
          <mc:Choice Requires="wps">
            <w:drawing>
              <wp:anchor distT="0" distB="0" distL="114300" distR="114300" simplePos="0" relativeHeight="251668480" behindDoc="1" locked="0" layoutInCell="1" allowOverlap="1" wp14:anchorId="5FF9E09B" wp14:editId="4BA13EFA">
                <wp:simplePos x="0" y="0"/>
                <wp:positionH relativeFrom="column">
                  <wp:posOffset>-748030</wp:posOffset>
                </wp:positionH>
                <wp:positionV relativeFrom="paragraph">
                  <wp:posOffset>2670175</wp:posOffset>
                </wp:positionV>
                <wp:extent cx="7207250" cy="635"/>
                <wp:effectExtent l="0" t="0" r="0" b="0"/>
                <wp:wrapTight wrapText="bothSides">
                  <wp:wrapPolygon edited="0">
                    <wp:start x="0" y="0"/>
                    <wp:lineTo x="0" y="21600"/>
                    <wp:lineTo x="21600" y="21600"/>
                    <wp:lineTo x="21600" y="0"/>
                  </wp:wrapPolygon>
                </wp:wrapTight>
                <wp:docPr id="1696596815" name="Text Box 1"/>
                <wp:cNvGraphicFramePr/>
                <a:graphic xmlns:a="http://schemas.openxmlformats.org/drawingml/2006/main">
                  <a:graphicData uri="http://schemas.microsoft.com/office/word/2010/wordprocessingShape">
                    <wps:wsp>
                      <wps:cNvSpPr txBox="1"/>
                      <wps:spPr>
                        <a:xfrm>
                          <a:off x="0" y="0"/>
                          <a:ext cx="7207250" cy="635"/>
                        </a:xfrm>
                        <a:prstGeom prst="rect">
                          <a:avLst/>
                        </a:prstGeom>
                        <a:solidFill>
                          <a:prstClr val="white"/>
                        </a:solidFill>
                        <a:ln>
                          <a:noFill/>
                        </a:ln>
                      </wps:spPr>
                      <wps:txbx>
                        <w:txbxContent>
                          <w:p w14:paraId="67479778" w14:textId="16C5FE53" w:rsidR="000C7677" w:rsidRPr="001E616A" w:rsidRDefault="000C7677" w:rsidP="000C7677">
                            <w:pPr>
                              <w:pStyle w:val="Caption"/>
                              <w:jc w:val="center"/>
                              <w:rPr>
                                <w:sz w:val="20"/>
                                <w:szCs w:val="20"/>
                              </w:rPr>
                            </w:pPr>
                            <w:r>
                              <w:t xml:space="preserve">Figure </w:t>
                            </w:r>
                            <w:fldSimple w:instr=" SEQ Figure \* ARABIC ">
                              <w:r w:rsidR="006A092C">
                                <w:rPr>
                                  <w:noProof/>
                                </w:rPr>
                                <w:t>24</w:t>
                              </w:r>
                            </w:fldSimple>
                            <w:r>
                              <w:t xml:space="preserve"> - Test steps for Starting the Audio Syn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F9E09B" id="_x0000_s1028" type="#_x0000_t202" style="position:absolute;margin-left:-58.9pt;margin-top:210.25pt;width:567.5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8I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" stroked="f">
                <v:textbox style="mso-fit-shape-to-text:t" inset="0,0,0,0">
                  <w:txbxContent>
                    <w:p w14:paraId="67479778" w14:textId="16C5FE53" w:rsidR="000C7677" w:rsidRPr="001E616A" w:rsidRDefault="000C7677" w:rsidP="000C7677">
                      <w:pPr>
                        <w:pStyle w:val="Caption"/>
                        <w:jc w:val="center"/>
                        <w:rPr>
                          <w:sz w:val="20"/>
                          <w:szCs w:val="20"/>
                        </w:rPr>
                      </w:pPr>
                      <w:r>
                        <w:t xml:space="preserve">Figure </w:t>
                      </w:r>
                      <w:fldSimple w:instr=" SEQ Figure \* ARABIC ">
                        <w:r w:rsidR="006A092C">
                          <w:rPr>
                            <w:noProof/>
                          </w:rPr>
                          <w:t>24</w:t>
                        </w:r>
                      </w:fldSimple>
                      <w:r>
                        <w:t xml:space="preserve"> - Test steps for Starting the Audio Sync</w:t>
                      </w:r>
                    </w:p>
                  </w:txbxContent>
                </v:textbox>
                <w10:wrap type="tight"/>
              </v:shape>
            </w:pict>
          </mc:Fallback>
        </mc:AlternateContent>
      </w:r>
      <w:r w:rsidRPr="009D1D3B">
        <w:rPr>
          <w:noProof/>
        </w:rPr>
        <w:drawing>
          <wp:anchor distT="0" distB="0" distL="114300" distR="114300" simplePos="0" relativeHeight="251666432" behindDoc="1" locked="0" layoutInCell="1" allowOverlap="1" wp14:anchorId="5F492296" wp14:editId="482D2D1D">
            <wp:simplePos x="0" y="0"/>
            <wp:positionH relativeFrom="column">
              <wp:posOffset>-748030</wp:posOffset>
            </wp:positionH>
            <wp:positionV relativeFrom="paragraph">
              <wp:posOffset>260350</wp:posOffset>
            </wp:positionV>
            <wp:extent cx="7207250" cy="2352675"/>
            <wp:effectExtent l="0" t="0" r="0" b="9525"/>
            <wp:wrapTight wrapText="bothSides">
              <wp:wrapPolygon edited="0">
                <wp:start x="0" y="0"/>
                <wp:lineTo x="0" y="21513"/>
                <wp:lineTo x="21524" y="21513"/>
                <wp:lineTo x="21524" y="0"/>
                <wp:lineTo x="0" y="0"/>
              </wp:wrapPolygon>
            </wp:wrapTight>
            <wp:docPr id="7613720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07250" cy="2352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20247F" w14:textId="2F4D8CF2" w:rsidR="00B43F71" w:rsidRDefault="008234CF">
      <w:r>
        <w:t xml:space="preserve">Once these manual tests were run in accordance with the automated testing the main requirements of Bulb Bop were tested and proven functional. </w:t>
      </w:r>
    </w:p>
    <w:p w14:paraId="2472940B" w14:textId="5AA633E0" w:rsidR="00AE781C" w:rsidRDefault="00AE781C">
      <w:r>
        <w:br w:type="page"/>
      </w:r>
    </w:p>
    <w:p w14:paraId="3520F5F6" w14:textId="3CE01E65" w:rsidR="00AE781C" w:rsidRPr="00EC1ACC" w:rsidRDefault="00AE781C" w:rsidP="00A74734">
      <w:pPr>
        <w:pStyle w:val="Heading1"/>
        <w:numPr>
          <w:ilvl w:val="0"/>
          <w:numId w:val="15"/>
        </w:numPr>
        <w:rPr>
          <w:rFonts w:ascii="Arial Black" w:hAnsi="Arial Black"/>
          <w:b/>
          <w:bCs/>
        </w:rPr>
      </w:pPr>
      <w:bookmarkStart w:id="13" w:name="_Toc197067361"/>
      <w:r w:rsidRPr="00EC1ACC">
        <w:rPr>
          <w:rFonts w:ascii="Arial Black" w:hAnsi="Arial Black"/>
          <w:b/>
          <w:bCs/>
        </w:rPr>
        <w:lastRenderedPageBreak/>
        <w:t>Evaluation and Conclusion</w:t>
      </w:r>
      <w:bookmarkEnd w:id="13"/>
    </w:p>
    <w:p w14:paraId="7AFDD270" w14:textId="7D68F94C" w:rsidR="00A74734" w:rsidRPr="00EC1ACC" w:rsidRDefault="00A74734" w:rsidP="006D1239">
      <w:pPr>
        <w:pStyle w:val="Heading2"/>
        <w:numPr>
          <w:ilvl w:val="1"/>
          <w:numId w:val="15"/>
        </w:numPr>
        <w:rPr>
          <w:rFonts w:ascii="Arial Black" w:hAnsi="Arial Black"/>
          <w:b/>
          <w:bCs/>
        </w:rPr>
      </w:pPr>
      <w:bookmarkStart w:id="14" w:name="_Toc197067362"/>
      <w:r w:rsidRPr="00EC1ACC">
        <w:rPr>
          <w:rFonts w:ascii="Arial Black" w:hAnsi="Arial Black"/>
          <w:b/>
          <w:bCs/>
        </w:rPr>
        <w:t>Evaluation of Project Success</w:t>
      </w:r>
      <w:bookmarkEnd w:id="14"/>
    </w:p>
    <w:p w14:paraId="7527BAC5" w14:textId="549C97EC" w:rsidR="002F5FD0" w:rsidRDefault="00E17021" w:rsidP="002F5FD0">
      <w:r>
        <w:t>At the start of this section</w:t>
      </w:r>
      <w:r w:rsidR="009C772F">
        <w:t xml:space="preserve">, the initial requirements of </w:t>
      </w:r>
      <w:r w:rsidR="006148D0">
        <w:t>Bulb Bop</w:t>
      </w:r>
      <w:r w:rsidR="009C772F">
        <w:t xml:space="preserve"> will be reiterated</w:t>
      </w:r>
      <w:r w:rsidR="00532A7B">
        <w:t>:</w:t>
      </w:r>
    </w:p>
    <w:p w14:paraId="7A6A8BA3" w14:textId="5B2CAC51" w:rsidR="00532A7B" w:rsidRPr="001D0BF7" w:rsidRDefault="006148D0" w:rsidP="00532A7B">
      <w:pPr>
        <w:pStyle w:val="ListParagraph"/>
        <w:numPr>
          <w:ilvl w:val="0"/>
          <w:numId w:val="17"/>
        </w:numPr>
        <w:spacing w:line="360" w:lineRule="auto"/>
        <w:rPr>
          <w:rFonts w:cs="Arial"/>
        </w:rPr>
      </w:pPr>
      <w:r>
        <w:rPr>
          <w:rFonts w:cs="Arial"/>
        </w:rPr>
        <w:t>The system</w:t>
      </w:r>
      <w:r w:rsidR="00532A7B" w:rsidRPr="001D0BF7">
        <w:rPr>
          <w:rFonts w:cs="Arial"/>
        </w:rPr>
        <w:t xml:space="preserve"> should connect to and control a </w:t>
      </w:r>
      <w:r w:rsidR="00842B52">
        <w:rPr>
          <w:rFonts w:cs="Arial"/>
        </w:rPr>
        <w:t>Wi-Fi-enabled</w:t>
      </w:r>
      <w:r w:rsidR="00532A7B" w:rsidRPr="001D0BF7">
        <w:rPr>
          <w:rFonts w:cs="Arial"/>
        </w:rPr>
        <w:t xml:space="preserve"> smart light bulb</w:t>
      </w:r>
    </w:p>
    <w:p w14:paraId="647BF256"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detect music rhythm and tempo from an audio source and synchronise the light settings accordingly</w:t>
      </w:r>
    </w:p>
    <w:p w14:paraId="020CAC7B"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provide a primary control interface</w:t>
      </w:r>
    </w:p>
    <w:p w14:paraId="3B4198FD"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offer multiple lighting modes</w:t>
      </w:r>
    </w:p>
    <w:p w14:paraId="362311B1" w14:textId="4930D6C2" w:rsidR="00532A7B" w:rsidRDefault="00277FDF" w:rsidP="002F5FD0">
      <w:r>
        <w:t>This section shall take each of the four requirements in turn and discuss the</w:t>
      </w:r>
      <w:r w:rsidR="00E529D9">
        <w:t xml:space="preserve">ir </w:t>
      </w:r>
      <w:r w:rsidR="00C4491E">
        <w:t xml:space="preserve">completion or lack thereof. </w:t>
      </w:r>
    </w:p>
    <w:p w14:paraId="5F64719C" w14:textId="0042B0EC" w:rsidR="00C4491E" w:rsidRDefault="001570B4" w:rsidP="002F5FD0">
      <w:r>
        <w:t xml:space="preserve">“The system should connect to and control a </w:t>
      </w:r>
      <w:r w:rsidR="00BD1272">
        <w:t xml:space="preserve">Wi-Fi-enabled smart light bulb” As seen through the manual testing (Figures 21 and 22), </w:t>
      </w:r>
      <w:r w:rsidR="006148D0">
        <w:t>Bulb Bop</w:t>
      </w:r>
      <w:r w:rsidR="0000228D">
        <w:t xml:space="preserve"> is able to discover bulbs connected to the </w:t>
      </w:r>
      <w:r w:rsidR="00474C42">
        <w:t>network and</w:t>
      </w:r>
      <w:r w:rsidR="0000228D">
        <w:t xml:space="preserve"> save them in the database for future control. The only weakness of </w:t>
      </w:r>
      <w:r w:rsidR="006148D0">
        <w:t>Bulb Bop</w:t>
      </w:r>
      <w:r w:rsidR="0000228D">
        <w:t xml:space="preserve"> here is the inability of </w:t>
      </w:r>
      <w:r w:rsidR="006148D0">
        <w:t>Bulb Bop</w:t>
      </w:r>
      <w:r w:rsidR="0000228D">
        <w:t xml:space="preserve"> to pair </w:t>
      </w:r>
      <w:r w:rsidR="00474C42">
        <w:t xml:space="preserve">bulbs to the network in the first place. </w:t>
      </w:r>
      <w:r w:rsidR="00A60C25">
        <w:t xml:space="preserve">This weakness cannot be solved, </w:t>
      </w:r>
      <w:r w:rsidR="00BD1272">
        <w:t>WizBulb does not document the pairing process of the bulbs to the network</w:t>
      </w:r>
      <w:r w:rsidR="00546DE3">
        <w:t xml:space="preserve"> and</w:t>
      </w:r>
      <w:r w:rsidR="00A60C25">
        <w:t xml:space="preserve"> must be done via their proprietary application. </w:t>
      </w:r>
    </w:p>
    <w:p w14:paraId="442884B6" w14:textId="65BC1951" w:rsidR="00B56D02" w:rsidRDefault="00B56D02" w:rsidP="002F5FD0">
      <w:r>
        <w:t xml:space="preserve">“The system should detect music rhythm and temp from an audio source and synchronise the light settings accordingly”, </w:t>
      </w:r>
      <w:r w:rsidR="00581C70">
        <w:t>as seen in Figure 23 and 24</w:t>
      </w:r>
      <w:r w:rsidR="000F5728">
        <w:t xml:space="preserve">, Bulb Bop is able to </w:t>
      </w:r>
      <w:r w:rsidR="00393921">
        <w:t xml:space="preserve">detect audio devices on the host machine, parse their audio input/output, and use that to change the brightness setting of </w:t>
      </w:r>
      <w:r w:rsidR="00433D8B">
        <w:t xml:space="preserve">bulbs saved to Bulb Bop. The algorithm that is used was documented in </w:t>
      </w:r>
      <w:r w:rsidR="0025385E">
        <w:t xml:space="preserve">Chapter 3, section 5, this algorithm, is not perfect, through manual testing it can been seen to react to the beat, but will occasionally </w:t>
      </w:r>
      <w:r w:rsidR="00AA5844">
        <w:t xml:space="preserve">miss a beat, or flicker the bulbs when there is no beat. </w:t>
      </w:r>
    </w:p>
    <w:p w14:paraId="66AE95A4" w14:textId="7C538C3F" w:rsidR="00EC2CC2" w:rsidRDefault="00EC2CC2" w:rsidP="002F5FD0">
      <w:r>
        <w:t>“The system should provide a primary control interface”</w:t>
      </w:r>
      <w:r w:rsidR="00C519D6">
        <w:t xml:space="preserve">. </w:t>
      </w:r>
      <w:r w:rsidR="00BD3C4F">
        <w:t>The index view of Bulb Bop handles this</w:t>
      </w:r>
      <w:r w:rsidR="00C519D6">
        <w:t>. When</w:t>
      </w:r>
      <w:r w:rsidR="006F63F0">
        <w:t xml:space="preserve"> bulbs are saved in the database and present on the network</w:t>
      </w:r>
      <w:r w:rsidR="00FF2CC6">
        <w:t xml:space="preserve">, the bulbs can be toggled (turned on and off) by clicking on the appropriate </w:t>
      </w:r>
      <w:r w:rsidR="00C369F7">
        <w:t>icon</w:t>
      </w:r>
      <w:r w:rsidR="00C93C2B">
        <w:t xml:space="preserve"> (Figure 25)</w:t>
      </w:r>
      <w:r w:rsidR="00C369F7">
        <w:t xml:space="preserve">. </w:t>
      </w:r>
      <w:r w:rsidR="00552DE4">
        <w:t xml:space="preserve">The user is also able to edit the name of the bulbs, that are saved in the database (as well as the </w:t>
      </w:r>
      <w:r w:rsidR="00364406">
        <w:t>IP address</w:t>
      </w:r>
      <w:r w:rsidR="007E3569">
        <w:t xml:space="preserve">). The user can also start or stop the audio synchronisation from any </w:t>
      </w:r>
      <w:r w:rsidR="00F139AB">
        <w:t>page on Bulb Bop. All of these make up the primary control interface.</w:t>
      </w:r>
    </w:p>
    <w:p w14:paraId="06F5BC20" w14:textId="77777777" w:rsidR="00C93C2B" w:rsidRDefault="00C93C2B" w:rsidP="00C93C2B">
      <w:pPr>
        <w:keepNext/>
        <w:jc w:val="center"/>
      </w:pPr>
      <w:r w:rsidRPr="00C93C2B">
        <w:rPr>
          <w:noProof/>
        </w:rPr>
        <w:lastRenderedPageBreak/>
        <w:drawing>
          <wp:inline distT="0" distB="0" distL="0" distR="0" wp14:anchorId="75F88CA8" wp14:editId="6E648924">
            <wp:extent cx="5759450" cy="4946650"/>
            <wp:effectExtent l="0" t="0" r="0" b="6350"/>
            <wp:docPr id="663088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088518" name=""/>
                    <pic:cNvPicPr/>
                  </pic:nvPicPr>
                  <pic:blipFill>
                    <a:blip r:embed="rId32"/>
                    <a:stretch>
                      <a:fillRect/>
                    </a:stretch>
                  </pic:blipFill>
                  <pic:spPr>
                    <a:xfrm>
                      <a:off x="0" y="0"/>
                      <a:ext cx="5759450" cy="4946650"/>
                    </a:xfrm>
                    <a:prstGeom prst="rect">
                      <a:avLst/>
                    </a:prstGeom>
                  </pic:spPr>
                </pic:pic>
              </a:graphicData>
            </a:graphic>
          </wp:inline>
        </w:drawing>
      </w:r>
    </w:p>
    <w:p w14:paraId="3ECF97E3" w14:textId="0C39C534" w:rsidR="00C93C2B" w:rsidRDefault="00C93C2B" w:rsidP="00C93C2B">
      <w:pPr>
        <w:pStyle w:val="Caption"/>
        <w:jc w:val="center"/>
      </w:pPr>
      <w:r>
        <w:t xml:space="preserve">Figure </w:t>
      </w:r>
      <w:fldSimple w:instr=" SEQ Figure \* ARABIC ">
        <w:r w:rsidR="006A092C">
          <w:rPr>
            <w:noProof/>
          </w:rPr>
          <w:t>25</w:t>
        </w:r>
      </w:fldSimple>
      <w:r>
        <w:t xml:space="preserve"> - Bulb Icon with User prompt to toggle bulb</w:t>
      </w:r>
    </w:p>
    <w:p w14:paraId="4A4AEE34" w14:textId="6D88E418" w:rsidR="00F139AB" w:rsidRDefault="00817A27" w:rsidP="002F5FD0">
      <w:r>
        <w:t>The only requirement that was not met by the final iteration of Bulb Bop is “The system should offer multiple lighting modes.”</w:t>
      </w:r>
      <w:r w:rsidR="006F7DE1">
        <w:t xml:space="preserve"> Initial work was done to allow </w:t>
      </w:r>
      <w:proofErr w:type="gramStart"/>
      <w:r w:rsidR="006F7DE1">
        <w:t>changing coloured</w:t>
      </w:r>
      <w:proofErr w:type="gramEnd"/>
      <w:r w:rsidR="006F7DE1">
        <w:t xml:space="preserve"> bulbs, and this is still present in the code repository, but it is not currently implemented. This requirement should be a priority for any further iterations of Bulb Bop</w:t>
      </w:r>
      <w:r w:rsidR="001B310A">
        <w:t>.</w:t>
      </w:r>
    </w:p>
    <w:p w14:paraId="2298E3F7" w14:textId="03BC5CFC" w:rsidR="00C813F4" w:rsidRDefault="000372CF" w:rsidP="002F5FD0">
      <w:r>
        <w:t xml:space="preserve">Bulb Bop has met </w:t>
      </w:r>
      <w:r w:rsidR="004678BE">
        <w:t>three-quarters of the initial system requirements; however, substantial strides have been made towards the final requirement. Examples of this are API endpoints that can change the colour of capable bulbs and</w:t>
      </w:r>
      <w:r w:rsidR="00553F00">
        <w:t xml:space="preserve"> registration packets that are still present in the </w:t>
      </w:r>
      <w:r w:rsidR="00242D08">
        <w:t xml:space="preserve">code repository. </w:t>
      </w:r>
      <w:r w:rsidR="00CB41B0">
        <w:t xml:space="preserve">Not only this, but the </w:t>
      </w:r>
      <w:r w:rsidR="00B82B6E">
        <w:t xml:space="preserve">code repository has been created </w:t>
      </w:r>
      <w:r w:rsidR="00961744">
        <w:t xml:space="preserve">in such a way as to make future development as easy as possible. </w:t>
      </w:r>
    </w:p>
    <w:p w14:paraId="1F4A12EB" w14:textId="237E3FBE" w:rsidR="00C813F4" w:rsidRDefault="002770C2" w:rsidP="002F5FD0">
      <w:r>
        <w:t>As such</w:t>
      </w:r>
      <w:r w:rsidR="00CA35DD">
        <w:t>,</w:t>
      </w:r>
      <w:r>
        <w:t xml:space="preserve"> the final </w:t>
      </w:r>
      <w:r w:rsidR="00D47BE7">
        <w:t xml:space="preserve">evaluation of </w:t>
      </w:r>
      <w:r w:rsidR="00CA0CDF">
        <w:t>this project's success is that it was indeed a success, with the caveat that future development is needed before it will fulfil the full user requirements, but for the limited time given for the project,</w:t>
      </w:r>
      <w:r w:rsidR="00E33544">
        <w:t xml:space="preserve"> it has </w:t>
      </w:r>
      <w:r w:rsidR="00817A27">
        <w:t>been developed as much as was possible.</w:t>
      </w:r>
    </w:p>
    <w:p w14:paraId="7BF51FF7" w14:textId="77777777" w:rsidR="001B310A" w:rsidRPr="002F5FD0" w:rsidRDefault="001B310A" w:rsidP="002F5FD0"/>
    <w:p w14:paraId="7EDD7A50" w14:textId="75EAE726" w:rsidR="00A74734" w:rsidRPr="00EC1ACC" w:rsidRDefault="00A74734" w:rsidP="006D1239">
      <w:pPr>
        <w:pStyle w:val="Heading2"/>
        <w:numPr>
          <w:ilvl w:val="1"/>
          <w:numId w:val="15"/>
        </w:numPr>
        <w:rPr>
          <w:rFonts w:ascii="Arial Black" w:hAnsi="Arial Black"/>
          <w:b/>
          <w:bCs/>
        </w:rPr>
      </w:pPr>
      <w:bookmarkStart w:id="15" w:name="_Toc197067363"/>
      <w:r w:rsidRPr="00EC1ACC">
        <w:rPr>
          <w:rFonts w:ascii="Arial Black" w:hAnsi="Arial Black"/>
          <w:b/>
          <w:bCs/>
        </w:rPr>
        <w:t>Reflection of Process</w:t>
      </w:r>
      <w:bookmarkEnd w:id="15"/>
    </w:p>
    <w:p w14:paraId="497173BE" w14:textId="18459172" w:rsidR="00DA3268" w:rsidRDefault="00295B3B" w:rsidP="00DA3268">
      <w:pPr>
        <w:keepNext/>
      </w:pPr>
      <w:r>
        <w:t>The software development process of Bul</w:t>
      </w:r>
      <w:r w:rsidR="006E207D">
        <w:t>b</w:t>
      </w:r>
      <w:r>
        <w:t xml:space="preserve"> Bop </w:t>
      </w:r>
      <w:r w:rsidR="001B7772">
        <w:t xml:space="preserve">was well planned out, </w:t>
      </w:r>
      <w:r w:rsidR="00622540">
        <w:t xml:space="preserve">initial research and </w:t>
      </w:r>
      <w:r w:rsidR="0081505B">
        <w:t xml:space="preserve">software </w:t>
      </w:r>
      <w:r w:rsidR="00622540">
        <w:t>development</w:t>
      </w:r>
      <w:r w:rsidR="00083D84">
        <w:t xml:space="preserve"> </w:t>
      </w:r>
      <w:r w:rsidR="001A4395">
        <w:t xml:space="preserve">proceeded well. </w:t>
      </w:r>
      <w:r w:rsidR="00FD2B02">
        <w:t>As the project progressed</w:t>
      </w:r>
      <w:r w:rsidR="00FD5BCA">
        <w:t>,</w:t>
      </w:r>
      <w:r w:rsidR="00FD2B02">
        <w:t xml:space="preserve"> the development bec</w:t>
      </w:r>
      <w:r w:rsidR="00FD5BCA">
        <w:t>a</w:t>
      </w:r>
      <w:r w:rsidR="00FD2B02">
        <w:t xml:space="preserve">me less </w:t>
      </w:r>
      <w:r w:rsidR="00F46ABE">
        <w:t xml:space="preserve">structured, it still progressed at a healthy pace </w:t>
      </w:r>
      <w:r w:rsidR="001A7857">
        <w:t xml:space="preserve">despite this. </w:t>
      </w:r>
      <w:r w:rsidR="00B01B49">
        <w:t>As mentioned previously</w:t>
      </w:r>
      <w:r w:rsidR="00CB5939">
        <w:t>,</w:t>
      </w:r>
      <w:r w:rsidR="00B01B49">
        <w:t xml:space="preserve"> </w:t>
      </w:r>
      <w:r w:rsidR="00B8427B">
        <w:t xml:space="preserve">there was a significant amount of </w:t>
      </w:r>
      <w:r w:rsidR="00E93BDA">
        <w:t xml:space="preserve">enforced structure through GitHub. This saved a significant amount of </w:t>
      </w:r>
      <w:r w:rsidR="009B4F43">
        <w:t>work</w:t>
      </w:r>
      <w:r w:rsidR="006D3B3E">
        <w:t xml:space="preserve"> in development, from </w:t>
      </w:r>
      <w:r w:rsidR="006D3B3E">
        <w:lastRenderedPageBreak/>
        <w:t xml:space="preserve">allowing the maintenance of a working git branch while working on a development branch, to nightly tests that showed issues </w:t>
      </w:r>
      <w:r w:rsidR="005A0EED">
        <w:t xml:space="preserve">extremely quickly. </w:t>
      </w:r>
    </w:p>
    <w:p w14:paraId="3C804594" w14:textId="4EAC7781" w:rsidR="00DA3268" w:rsidRDefault="00DA3268" w:rsidP="00DA3268">
      <w:pPr>
        <w:keepNext/>
        <w:jc w:val="center"/>
      </w:pPr>
      <w:r w:rsidRPr="00DA3268">
        <w:rPr>
          <w:noProof/>
        </w:rPr>
        <w:drawing>
          <wp:inline distT="0" distB="0" distL="0" distR="0" wp14:anchorId="75E1A9FD" wp14:editId="75CA6E1E">
            <wp:extent cx="5759450" cy="2162175"/>
            <wp:effectExtent l="0" t="0" r="0" b="9525"/>
            <wp:docPr id="140034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4148" name=""/>
                    <pic:cNvPicPr/>
                  </pic:nvPicPr>
                  <pic:blipFill>
                    <a:blip r:embed="rId33"/>
                    <a:stretch>
                      <a:fillRect/>
                    </a:stretch>
                  </pic:blipFill>
                  <pic:spPr>
                    <a:xfrm>
                      <a:off x="0" y="0"/>
                      <a:ext cx="5759450" cy="2162175"/>
                    </a:xfrm>
                    <a:prstGeom prst="rect">
                      <a:avLst/>
                    </a:prstGeom>
                  </pic:spPr>
                </pic:pic>
              </a:graphicData>
            </a:graphic>
          </wp:inline>
        </w:drawing>
      </w:r>
    </w:p>
    <w:p w14:paraId="62D59FB9" w14:textId="01BA4B22" w:rsidR="005A0EED" w:rsidRDefault="00DA3268" w:rsidP="00C62F9D">
      <w:pPr>
        <w:pStyle w:val="Caption"/>
        <w:jc w:val="center"/>
      </w:pPr>
      <w:r>
        <w:t xml:space="preserve">Figure </w:t>
      </w:r>
      <w:fldSimple w:instr=" SEQ Figure \* ARABIC ">
        <w:r w:rsidR="006A092C">
          <w:rPr>
            <w:noProof/>
          </w:rPr>
          <w:t>26</w:t>
        </w:r>
      </w:fldSimple>
      <w:r>
        <w:t xml:space="preserve"> - Start of Gantt Chart</w:t>
      </w:r>
    </w:p>
    <w:p w14:paraId="622C8B51" w14:textId="6C1FF42B" w:rsidR="00C62F9D" w:rsidRDefault="00190E3D" w:rsidP="00C62F9D">
      <w:r>
        <w:t xml:space="preserve">One part of the process that the development of Bulb Bop </w:t>
      </w:r>
      <w:r w:rsidR="00155428">
        <w:t xml:space="preserve">significantly benefited from was the early addition of testing. </w:t>
      </w:r>
      <w:r w:rsidR="00C553D6">
        <w:t>While it was also an example of the development of Bulb Bop becoming less structured</w:t>
      </w:r>
      <w:r w:rsidR="00FD78AF">
        <w:t>, as testing was planned to be implemented in the final few weeks of the development timeline</w:t>
      </w:r>
      <w:r w:rsidR="003B2D0F">
        <w:t xml:space="preserve">, it also massively benefited Bulb Bop by </w:t>
      </w:r>
      <w:r w:rsidR="00B841CE">
        <w:t xml:space="preserve">ensuring consistently working code and highlighting issues when they </w:t>
      </w:r>
      <w:r w:rsidR="00CB5939">
        <w:t>appeared</w:t>
      </w:r>
      <w:r w:rsidR="00B841CE">
        <w:t>.</w:t>
      </w:r>
    </w:p>
    <w:p w14:paraId="71385A3D" w14:textId="3513DFF0" w:rsidR="00BA5398" w:rsidRDefault="0050363B" w:rsidP="00C62F9D">
      <w:r>
        <w:t xml:space="preserve">The lack of structure that came to the development in </w:t>
      </w:r>
      <w:proofErr w:type="gramStart"/>
      <w:r>
        <w:t>it’s</w:t>
      </w:r>
      <w:proofErr w:type="gramEnd"/>
      <w:r>
        <w:t xml:space="preserve"> later stages </w:t>
      </w:r>
      <w:r w:rsidR="00B84EAB">
        <w:t>was unhelpful in a few ways. Occasionally there would be some issues in the software that would go untouched for</w:t>
      </w:r>
      <w:r w:rsidR="002D0540">
        <w:t xml:space="preserve"> quite a while before it was handled. Often the main issue that needed sorted would be ignored while other </w:t>
      </w:r>
      <w:r w:rsidR="00BB625E">
        <w:t xml:space="preserve">less important issues were handled. Such as time being spent picking a font, rather than working on the beat detection algorithm. </w:t>
      </w:r>
    </w:p>
    <w:p w14:paraId="6EB334BC" w14:textId="2393A094" w:rsidR="00B3378A" w:rsidRDefault="00155A90" w:rsidP="00C62F9D">
      <w:r>
        <w:t xml:space="preserve">The development of this </w:t>
      </w:r>
      <w:r w:rsidR="00FA6581">
        <w:t xml:space="preserve">software would have </w:t>
      </w:r>
      <w:r w:rsidR="00DA291B">
        <w:t xml:space="preserve">benefited from a mid-way </w:t>
      </w:r>
      <w:r w:rsidR="00682868">
        <w:t xml:space="preserve">review of the process. This was </w:t>
      </w:r>
      <w:r w:rsidR="00D667B0">
        <w:t xml:space="preserve">not carried </w:t>
      </w:r>
      <w:proofErr w:type="gramStart"/>
      <w:r w:rsidR="00D667B0">
        <w:t>out, but</w:t>
      </w:r>
      <w:proofErr w:type="gramEnd"/>
      <w:r w:rsidR="00D667B0">
        <w:t xml:space="preserve"> would have allowed for a review of the user requirements</w:t>
      </w:r>
      <w:r w:rsidR="008F1ACE">
        <w:t xml:space="preserve"> and the current state of Bulb Bop. Thus, the </w:t>
      </w:r>
      <w:r w:rsidR="0083221C">
        <w:t xml:space="preserve">final half of the development could have been planned out, and it would have prevented the loss of structure. </w:t>
      </w:r>
    </w:p>
    <w:p w14:paraId="188C8512" w14:textId="77777777" w:rsidR="000A38B9" w:rsidRPr="00C62F9D" w:rsidRDefault="000A38B9" w:rsidP="00C62F9D"/>
    <w:p w14:paraId="10C2B88C" w14:textId="32399A4D" w:rsidR="00A74734" w:rsidRDefault="00A74734" w:rsidP="006D1239">
      <w:pPr>
        <w:pStyle w:val="Heading2"/>
        <w:numPr>
          <w:ilvl w:val="1"/>
          <w:numId w:val="15"/>
        </w:numPr>
        <w:rPr>
          <w:rFonts w:ascii="Arial Black" w:hAnsi="Arial Black"/>
          <w:b/>
          <w:bCs/>
        </w:rPr>
      </w:pPr>
      <w:bookmarkStart w:id="16" w:name="_Toc197067364"/>
      <w:r w:rsidRPr="002A09A0">
        <w:rPr>
          <w:rFonts w:ascii="Arial Black" w:hAnsi="Arial Black"/>
          <w:b/>
          <w:bCs/>
        </w:rPr>
        <w:t>Evaluation of Software</w:t>
      </w:r>
      <w:bookmarkEnd w:id="16"/>
    </w:p>
    <w:p w14:paraId="58FB72A0" w14:textId="6CF48DE2" w:rsidR="00EE008C" w:rsidRDefault="000C4FC7" w:rsidP="00844D7E">
      <w:r>
        <w:t>In this section, a fair evaluation of Bulb Bop will be carried out</w:t>
      </w:r>
      <w:r w:rsidR="003354AA">
        <w:t>; this</w:t>
      </w:r>
      <w:r>
        <w:t xml:space="preserve"> will cover</w:t>
      </w:r>
      <w:r w:rsidR="00C944C0">
        <w:t xml:space="preserve"> an evaluation of the user interface, the backend of Bulb Bop, and the </w:t>
      </w:r>
      <w:r w:rsidR="00C82E97">
        <w:t>overall functionality of Bulb Bop.</w:t>
      </w:r>
      <w:r w:rsidR="001D0A76">
        <w:t xml:space="preserve"> </w:t>
      </w:r>
      <w:proofErr w:type="gramStart"/>
      <w:r w:rsidR="001D0A76">
        <w:t>The final conclusion</w:t>
      </w:r>
      <w:proofErr w:type="gramEnd"/>
      <w:r w:rsidR="001D0A76">
        <w:t xml:space="preserve"> of this section is that while Bulb Bop is functional, and </w:t>
      </w:r>
      <w:r w:rsidR="001703BE">
        <w:t>usable</w:t>
      </w:r>
      <w:r w:rsidR="008D535C">
        <w:t xml:space="preserve">, it still requires work. </w:t>
      </w:r>
      <w:r w:rsidR="000D75B2">
        <w:t>Some work is required to expand the functionality, and to ensure a more usable environment for the end-user.</w:t>
      </w:r>
    </w:p>
    <w:p w14:paraId="57A47919" w14:textId="586F2263" w:rsidR="00726C6F" w:rsidRDefault="00044564" w:rsidP="00726C6F">
      <w:pPr>
        <w:keepNext/>
      </w:pPr>
      <w:r w:rsidRPr="00044564">
        <w:rPr>
          <w:noProof/>
        </w:rPr>
        <w:lastRenderedPageBreak/>
        <w:drawing>
          <wp:inline distT="0" distB="0" distL="0" distR="0" wp14:anchorId="3AE1CA34" wp14:editId="4A9C2593">
            <wp:extent cx="5759450" cy="4275455"/>
            <wp:effectExtent l="133350" t="114300" r="146050" b="163195"/>
            <wp:docPr id="10542184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18413" name="Picture 1" descr="A screenshot of a computer&#10;&#10;AI-generated content may be incorrect."/>
                    <pic:cNvPicPr/>
                  </pic:nvPicPr>
                  <pic:blipFill>
                    <a:blip r:embed="rId34"/>
                    <a:stretch>
                      <a:fillRect/>
                    </a:stretch>
                  </pic:blipFill>
                  <pic:spPr>
                    <a:xfrm>
                      <a:off x="0" y="0"/>
                      <a:ext cx="5759450" cy="42754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28DD465" w14:textId="5EEBC956" w:rsidR="00603B67" w:rsidRDefault="00726C6F" w:rsidP="00726C6F">
      <w:pPr>
        <w:pStyle w:val="Caption"/>
        <w:jc w:val="center"/>
      </w:pPr>
      <w:r>
        <w:t xml:space="preserve">Figure </w:t>
      </w:r>
      <w:fldSimple w:instr=" SEQ Figure \* ARABIC ">
        <w:r w:rsidR="006A092C">
          <w:rPr>
            <w:noProof/>
          </w:rPr>
          <w:t>27</w:t>
        </w:r>
      </w:fldSimple>
      <w:r>
        <w:t xml:space="preserve"> - Screenshot of Index Page</w:t>
      </w:r>
      <w:r w:rsidR="00044564">
        <w:t xml:space="preserve"> in light mode</w:t>
      </w:r>
    </w:p>
    <w:p w14:paraId="651A4EF8" w14:textId="36330762" w:rsidR="00726C6F" w:rsidRDefault="00726C6F" w:rsidP="00726C6F">
      <w:r>
        <w:t xml:space="preserve">As can be seen in the </w:t>
      </w:r>
      <w:r w:rsidR="00ED6AC3">
        <w:t xml:space="preserve">images of the user interface in this report (Figures </w:t>
      </w:r>
      <w:r w:rsidR="008067A5">
        <w:t xml:space="preserve">1, 2, 3, 4, 5, 6, 7, 8, 25, 27) </w:t>
      </w:r>
      <w:r w:rsidR="00F21F0C">
        <w:t xml:space="preserve">the </w:t>
      </w:r>
      <w:r w:rsidR="00E14949">
        <w:t xml:space="preserve">interface is very basic. There </w:t>
      </w:r>
      <w:r w:rsidR="00B758B1">
        <w:t xml:space="preserve">are a lot of dynamic icons, the ability to toggle dark and light mode, </w:t>
      </w:r>
      <w:r w:rsidR="007B2DB5">
        <w:t>and multiple different views</w:t>
      </w:r>
      <w:r w:rsidR="00944E89">
        <w:t xml:space="preserve">. Bootstrap 5 is used to </w:t>
      </w:r>
      <w:r w:rsidR="003348DD">
        <w:t xml:space="preserve">manage the </w:t>
      </w:r>
      <w:proofErr w:type="spellStart"/>
      <w:r w:rsidR="003348DD">
        <w:t>css</w:t>
      </w:r>
      <w:proofErr w:type="spellEnd"/>
      <w:r w:rsidR="003348DD">
        <w:t xml:space="preserve"> styling and the</w:t>
      </w:r>
      <w:r w:rsidR="0033359C">
        <w:t xml:space="preserve"> various elements of the html, there is minimal custom </w:t>
      </w:r>
      <w:proofErr w:type="spellStart"/>
      <w:r w:rsidR="0033359C">
        <w:t>css</w:t>
      </w:r>
      <w:proofErr w:type="spellEnd"/>
      <w:r w:rsidR="0033359C">
        <w:t xml:space="preserve"> which means that the user interface is very stable and cross compatible with many devices. </w:t>
      </w:r>
      <w:r w:rsidR="00EC2132">
        <w:t>Despite these the user interface is bland and</w:t>
      </w:r>
      <w:r w:rsidR="00650EE9">
        <w:t xml:space="preserve"> at times unintuitive</w:t>
      </w:r>
      <w:r w:rsidR="00215191">
        <w:t xml:space="preserve">. This would require a developer with more experience in user interface design to remedy. However, as the main function of the user interface is to allow the user to activate the audio/light synchronisation </w:t>
      </w:r>
      <w:r w:rsidR="00612653">
        <w:t xml:space="preserve">the user interface still serves its function, just doing so un-aesthetically. </w:t>
      </w:r>
    </w:p>
    <w:p w14:paraId="5CBCD4C5" w14:textId="77777777" w:rsidR="00D2122D" w:rsidRDefault="00D2122D" w:rsidP="00D2122D">
      <w:pPr>
        <w:keepNext/>
      </w:pPr>
      <w:r w:rsidRPr="00D2122D">
        <w:rPr>
          <w:noProof/>
        </w:rPr>
        <w:lastRenderedPageBreak/>
        <w:drawing>
          <wp:inline distT="0" distB="0" distL="0" distR="0" wp14:anchorId="2A7CCD4E" wp14:editId="1F2C035B">
            <wp:extent cx="5759450" cy="7606030"/>
            <wp:effectExtent l="0" t="0" r="0" b="0"/>
            <wp:docPr id="173981134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811343" name="Picture 1" descr="A screen shot of a computer program&#10;&#10;AI-generated content may be incorrect."/>
                    <pic:cNvPicPr/>
                  </pic:nvPicPr>
                  <pic:blipFill>
                    <a:blip r:embed="rId35"/>
                    <a:stretch>
                      <a:fillRect/>
                    </a:stretch>
                  </pic:blipFill>
                  <pic:spPr>
                    <a:xfrm>
                      <a:off x="0" y="0"/>
                      <a:ext cx="5759450" cy="7606030"/>
                    </a:xfrm>
                    <a:prstGeom prst="rect">
                      <a:avLst/>
                    </a:prstGeom>
                  </pic:spPr>
                </pic:pic>
              </a:graphicData>
            </a:graphic>
          </wp:inline>
        </w:drawing>
      </w:r>
    </w:p>
    <w:p w14:paraId="26D7E23F" w14:textId="26B5FA45" w:rsidR="00612653" w:rsidRDefault="00D2122D" w:rsidP="00D2122D">
      <w:pPr>
        <w:pStyle w:val="Caption"/>
        <w:jc w:val="center"/>
      </w:pPr>
      <w:r>
        <w:t xml:space="preserve">Figure </w:t>
      </w:r>
      <w:fldSimple w:instr=" SEQ Figure \* ARABIC ">
        <w:r w:rsidR="006A092C">
          <w:rPr>
            <w:noProof/>
          </w:rPr>
          <w:t>28</w:t>
        </w:r>
      </w:fldSimple>
      <w:r>
        <w:t xml:space="preserve"> - Index Endpoint Backend Code Screenshot</w:t>
      </w:r>
    </w:p>
    <w:p w14:paraId="0063B850" w14:textId="6FD30D59" w:rsidR="00D2122D" w:rsidRDefault="00FA633E" w:rsidP="00D2122D">
      <w:r>
        <w:t xml:space="preserve">With regards to the backend of Bulb </w:t>
      </w:r>
      <w:r w:rsidR="00A9762A">
        <w:t xml:space="preserve">Bop, the code quality, functionality, and </w:t>
      </w:r>
      <w:r w:rsidR="00AD300B">
        <w:t xml:space="preserve">testability will be commented on here. </w:t>
      </w:r>
      <w:r w:rsidR="00716497">
        <w:t xml:space="preserve">In general, the code quality of Bulb Bop </w:t>
      </w:r>
      <w:r w:rsidR="002B510F">
        <w:t>is excellent</w:t>
      </w:r>
      <w:r w:rsidR="00FC241C">
        <w:t xml:space="preserve">; it follows the PEP8 style guide </w:t>
      </w:r>
      <w:r w:rsidR="002B510F">
        <w:t xml:space="preserve">and has enough comments to enhance </w:t>
      </w:r>
      <w:r w:rsidR="00EB4FA6">
        <w:t xml:space="preserve">the </w:t>
      </w:r>
      <w:r w:rsidR="002B510F">
        <w:t xml:space="preserve">understandability of the function of the code without </w:t>
      </w:r>
      <w:r w:rsidR="001E0280">
        <w:t xml:space="preserve">adding to the confusion of the code itself. </w:t>
      </w:r>
      <w:r w:rsidR="00C0590C">
        <w:t xml:space="preserve">The code is functional, there is little delay </w:t>
      </w:r>
      <w:r w:rsidR="00563E96">
        <w:t xml:space="preserve">in the code, with threading being used as often as possible to speed up response time. </w:t>
      </w:r>
      <w:r w:rsidR="000B2B07">
        <w:t>If there was an issue in the code</w:t>
      </w:r>
      <w:r w:rsidR="002F39FD">
        <w:t>, it would be the complexity of the beat detection algorithm, which</w:t>
      </w:r>
      <w:r w:rsidR="00134238">
        <w:t xml:space="preserve"> makes it extremely difficult to test. </w:t>
      </w:r>
      <w:r w:rsidR="002F39FD">
        <w:t>It is impractical to simulate the input of an audio device into the algorithm</w:t>
      </w:r>
      <w:r w:rsidR="008D7E00">
        <w:t xml:space="preserve"> due to this, as such the </w:t>
      </w:r>
      <w:r w:rsidR="00226C01">
        <w:t>detection algorithm has had to be manually tested</w:t>
      </w:r>
      <w:r w:rsidR="00146394">
        <w:t xml:space="preserve"> to ensure that it works as expected</w:t>
      </w:r>
      <w:r w:rsidR="000573A2">
        <w:t>.</w:t>
      </w:r>
      <w:r w:rsidR="00281B9C">
        <w:t xml:space="preserve"> </w:t>
      </w:r>
      <w:r w:rsidR="000573A2">
        <w:t>N</w:t>
      </w:r>
      <w:r w:rsidR="00281B9C">
        <w:t xml:space="preserve">ot only this, </w:t>
      </w:r>
      <w:r w:rsidR="00281B9C">
        <w:lastRenderedPageBreak/>
        <w:t>but the detection algorithm is the only part of the code base that suffers from lower quality code</w:t>
      </w:r>
      <w:r w:rsidR="000573A2">
        <w:t xml:space="preserve">, it has more nested for loops than </w:t>
      </w:r>
      <w:r w:rsidR="00572F2A">
        <w:t>is ideal for instance.</w:t>
      </w:r>
    </w:p>
    <w:p w14:paraId="6AB76DBE" w14:textId="77777777" w:rsidR="006A092C" w:rsidRDefault="006A092C" w:rsidP="006A092C">
      <w:pPr>
        <w:keepNext/>
      </w:pPr>
      <w:r w:rsidRPr="006A092C">
        <w:rPr>
          <w:noProof/>
        </w:rPr>
        <w:drawing>
          <wp:inline distT="0" distB="0" distL="0" distR="0" wp14:anchorId="711ABFAF" wp14:editId="333A09C6">
            <wp:extent cx="5759450" cy="6567805"/>
            <wp:effectExtent l="0" t="0" r="0" b="4445"/>
            <wp:docPr id="190808036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80363" name="Picture 1" descr="A screen shot of a computer program&#10;&#10;AI-generated content may be incorrect."/>
                    <pic:cNvPicPr/>
                  </pic:nvPicPr>
                  <pic:blipFill>
                    <a:blip r:embed="rId36"/>
                    <a:stretch>
                      <a:fillRect/>
                    </a:stretch>
                  </pic:blipFill>
                  <pic:spPr>
                    <a:xfrm>
                      <a:off x="0" y="0"/>
                      <a:ext cx="5759450" cy="6567805"/>
                    </a:xfrm>
                    <a:prstGeom prst="rect">
                      <a:avLst/>
                    </a:prstGeom>
                  </pic:spPr>
                </pic:pic>
              </a:graphicData>
            </a:graphic>
          </wp:inline>
        </w:drawing>
      </w:r>
    </w:p>
    <w:p w14:paraId="2969531D" w14:textId="59A3EC24" w:rsidR="00572F2A" w:rsidRDefault="006A092C" w:rsidP="006A092C">
      <w:pPr>
        <w:pStyle w:val="Caption"/>
        <w:jc w:val="center"/>
      </w:pPr>
      <w:r>
        <w:t xml:space="preserve">Figure </w:t>
      </w:r>
      <w:fldSimple w:instr=" SEQ Figure \* ARABIC ">
        <w:r>
          <w:rPr>
            <w:noProof/>
          </w:rPr>
          <w:t>29</w:t>
        </w:r>
      </w:fldSimple>
      <w:r>
        <w:t xml:space="preserve"> - Beat Detection Algorithm in code</w:t>
      </w:r>
    </w:p>
    <w:p w14:paraId="0F7B6076" w14:textId="18C447FA" w:rsidR="00086D1D" w:rsidRPr="006A092C" w:rsidRDefault="00220D69" w:rsidP="006A092C">
      <w:r>
        <w:t>Finally,</w:t>
      </w:r>
      <w:r w:rsidR="0026545E">
        <w:t xml:space="preserve"> regarding the overall functionali</w:t>
      </w:r>
      <w:r w:rsidR="00B818A4">
        <w:t xml:space="preserve">ty of Bulb Bop, </w:t>
      </w:r>
      <w:r w:rsidR="00A00F9B">
        <w:t>as previously mentioned</w:t>
      </w:r>
      <w:r w:rsidR="0006236A">
        <w:t>,</w:t>
      </w:r>
      <w:r w:rsidR="00A00F9B">
        <w:t xml:space="preserve"> </w:t>
      </w:r>
      <w:r w:rsidR="00D93E4F">
        <w:t xml:space="preserve">Bulb Bop meets three of the four initial user requirements. </w:t>
      </w:r>
      <w:r w:rsidR="00C3067F">
        <w:t xml:space="preserve">The missed </w:t>
      </w:r>
      <w:r w:rsidR="00F142ED">
        <w:t xml:space="preserve">requirement was missed due to several factors, the biggest of which was the time needed to </w:t>
      </w:r>
      <w:r w:rsidR="005F4F81">
        <w:t xml:space="preserve">figure out how to manage </w:t>
      </w:r>
      <w:r w:rsidR="00645AF6">
        <w:t xml:space="preserve">multiple Wi-Fi bulbs of different capabilities. </w:t>
      </w:r>
      <w:r w:rsidR="00281833">
        <w:t xml:space="preserve">Despite this Bulb Bop does provide </w:t>
      </w:r>
      <w:r w:rsidR="002E1ABB">
        <w:t xml:space="preserve">a good </w:t>
      </w:r>
      <w:r w:rsidR="00086D1D">
        <w:t xml:space="preserve">base for future development on this requirement. </w:t>
      </w:r>
    </w:p>
    <w:p w14:paraId="69C90AB8" w14:textId="7ACA45E5" w:rsidR="00A74734" w:rsidRDefault="00A74734" w:rsidP="006D1239">
      <w:pPr>
        <w:pStyle w:val="Heading2"/>
        <w:numPr>
          <w:ilvl w:val="1"/>
          <w:numId w:val="15"/>
        </w:numPr>
        <w:rPr>
          <w:rFonts w:ascii="Arial Black" w:hAnsi="Arial Black"/>
          <w:b/>
          <w:bCs/>
        </w:rPr>
      </w:pPr>
      <w:bookmarkStart w:id="17" w:name="_Toc197067365"/>
      <w:r w:rsidRPr="002A09A0">
        <w:rPr>
          <w:rFonts w:ascii="Arial Black" w:hAnsi="Arial Black"/>
          <w:b/>
          <w:bCs/>
        </w:rPr>
        <w:t>Suggestions for Further Work</w:t>
      </w:r>
      <w:bookmarkEnd w:id="17"/>
    </w:p>
    <w:p w14:paraId="6983C6A4" w14:textId="2CEE29AB" w:rsidR="00566310" w:rsidRDefault="00566310" w:rsidP="00086D1D">
      <w:r>
        <w:t xml:space="preserve">This report is going to make </w:t>
      </w:r>
      <w:r w:rsidR="004C27FA">
        <w:t xml:space="preserve">five suggestions for future development, </w:t>
      </w:r>
      <w:r w:rsidR="00F45C21">
        <w:t>which</w:t>
      </w:r>
      <w:r w:rsidR="004C27FA">
        <w:t xml:space="preserve"> will be listed in order of priority, from highest priority to lowest priority.</w:t>
      </w:r>
    </w:p>
    <w:p w14:paraId="6BD0F4F0" w14:textId="16B7770C" w:rsidR="00F45C21" w:rsidRDefault="00F45C21" w:rsidP="00F45C21">
      <w:pPr>
        <w:pStyle w:val="ListParagraph"/>
        <w:numPr>
          <w:ilvl w:val="0"/>
          <w:numId w:val="18"/>
        </w:numPr>
      </w:pPr>
      <w:r>
        <w:t xml:space="preserve">Complete work on </w:t>
      </w:r>
      <w:r w:rsidR="00010123">
        <w:t xml:space="preserve">the </w:t>
      </w:r>
      <w:r>
        <w:t>fourth user requirement.</w:t>
      </w:r>
    </w:p>
    <w:p w14:paraId="20148FA1" w14:textId="3C7A7353" w:rsidR="00F45C21" w:rsidRDefault="004E3F63" w:rsidP="00F45C21">
      <w:r>
        <w:lastRenderedPageBreak/>
        <w:t xml:space="preserve">This work should be prioritised above all others so that Bulb Bop can meet </w:t>
      </w:r>
      <w:proofErr w:type="gramStart"/>
      <w:r>
        <w:t>all of</w:t>
      </w:r>
      <w:proofErr w:type="gramEnd"/>
      <w:r>
        <w:t xml:space="preserve"> the user requirements. To achieve this requirement, work will need to be carried out to programmatically discover the type of bulb that is connected</w:t>
      </w:r>
      <w:r w:rsidR="00B27B04">
        <w:t xml:space="preserve">, to allow for packets to change depending on the bulb that is connected to ensure that colour change packets aren’t sent to a bulb that does not have that capability, and for the user interface to be modified to allow the user </w:t>
      </w:r>
      <w:r w:rsidR="00785EA7">
        <w:t>to control this extra functionality.</w:t>
      </w:r>
      <w:r w:rsidR="00785EA7">
        <w:br/>
        <w:t>To reiterate, some of the needed work for this development is already present in the repository</w:t>
      </w:r>
      <w:r w:rsidR="00010123">
        <w:t>; there</w:t>
      </w:r>
      <w:r w:rsidR="00785EA7">
        <w:t xml:space="preserve"> is a function that </w:t>
      </w:r>
      <w:r w:rsidR="007500DF">
        <w:t>creates a packet to change the colour of a bulb.</w:t>
      </w:r>
    </w:p>
    <w:p w14:paraId="63465114" w14:textId="469650F1" w:rsidR="00010123" w:rsidRDefault="004948E7" w:rsidP="00010123">
      <w:pPr>
        <w:pStyle w:val="ListParagraph"/>
        <w:numPr>
          <w:ilvl w:val="0"/>
          <w:numId w:val="18"/>
        </w:numPr>
      </w:pPr>
      <w:r>
        <w:t>Easy installation</w:t>
      </w:r>
    </w:p>
    <w:p w14:paraId="5511BF98" w14:textId="645F2FC4" w:rsidR="004948E7" w:rsidRDefault="004948E7" w:rsidP="004948E7">
      <w:r>
        <w:t xml:space="preserve">The current state of Bulb Bop means that the user needs to </w:t>
      </w:r>
      <w:proofErr w:type="gramStart"/>
      <w:r>
        <w:t>have an understanding of</w:t>
      </w:r>
      <w:proofErr w:type="gramEnd"/>
      <w:r>
        <w:t xml:space="preserve"> how to run a </w:t>
      </w:r>
      <w:r w:rsidR="007F0811">
        <w:t>P</w:t>
      </w:r>
      <w:r>
        <w:t>ython script so that they can run the web application. This could be simplified</w:t>
      </w:r>
      <w:r w:rsidR="007F0811">
        <w:t xml:space="preserve"> to an </w:t>
      </w:r>
      <w:proofErr w:type="spellStart"/>
      <w:r w:rsidR="007F0811">
        <w:t>exe</w:t>
      </w:r>
      <w:proofErr w:type="spellEnd"/>
      <w:r w:rsidR="007F0811">
        <w:t xml:space="preserve"> for Windows or a simple bash script for Linux. </w:t>
      </w:r>
    </w:p>
    <w:p w14:paraId="47D097C9" w14:textId="77777777" w:rsidR="0023087F" w:rsidRDefault="0023087F" w:rsidP="004948E7"/>
    <w:p w14:paraId="6517F963" w14:textId="77777777" w:rsidR="0023087F" w:rsidRDefault="0023087F" w:rsidP="004948E7"/>
    <w:p w14:paraId="6B8AF11B" w14:textId="77777777" w:rsidR="0023087F" w:rsidRDefault="0023087F" w:rsidP="004948E7"/>
    <w:p w14:paraId="439E0490" w14:textId="67BB79DF" w:rsidR="00086D1D" w:rsidRDefault="007105FD" w:rsidP="00086D1D">
      <w:r>
        <w:t>The first point of call for future development in Bulb Bop is the completion of work on the fourth requirement</w:t>
      </w:r>
      <w:r w:rsidR="00F418C9">
        <w:t xml:space="preserve">. Figuring out how to </w:t>
      </w:r>
      <w:r w:rsidR="003C2B18">
        <w:t xml:space="preserve">discover the type of </w:t>
      </w:r>
      <w:proofErr w:type="gramStart"/>
      <w:r w:rsidR="003C2B18">
        <w:t>bulb, and</w:t>
      </w:r>
      <w:proofErr w:type="gramEnd"/>
      <w:r w:rsidR="003C2B18">
        <w:t xml:space="preserve"> manage that</w:t>
      </w:r>
      <w:r w:rsidR="0081106A">
        <w:t xml:space="preserve"> </w:t>
      </w:r>
      <w:r w:rsidR="008570A7">
        <w:t>by</w:t>
      </w:r>
      <w:r w:rsidR="0081106A">
        <w:t xml:space="preserve"> querying its state and sending </w:t>
      </w:r>
      <w:r w:rsidR="00B70FD9">
        <w:t>the correct packet to the correct bulb.</w:t>
      </w:r>
      <w:r w:rsidR="008D12F3">
        <w:t xml:space="preserve"> </w:t>
      </w:r>
      <w:r w:rsidR="00C41683">
        <w:t xml:space="preserve">Once that is finished, the next </w:t>
      </w:r>
      <w:r w:rsidR="00C167EE">
        <w:t>priority suggested is that the development focus on a way to easily install Bulb Bop on other computers</w:t>
      </w:r>
      <w:r w:rsidR="001C7849">
        <w:t xml:space="preserve">. </w:t>
      </w:r>
      <w:r w:rsidR="00E73642">
        <w:t xml:space="preserve">Finally, when the previous two suggestions have been completed, the final </w:t>
      </w:r>
      <w:r w:rsidR="002666A9">
        <w:t xml:space="preserve">recommendation is to </w:t>
      </w:r>
      <w:r w:rsidR="00731BBA">
        <w:t xml:space="preserve">redesign the user interface to allow for the increased functionality and </w:t>
      </w:r>
      <w:r w:rsidR="006114E0">
        <w:t xml:space="preserve">a greater user experience. </w:t>
      </w:r>
    </w:p>
    <w:p w14:paraId="3DCB6390" w14:textId="4A00CB3B" w:rsidR="00D854AD" w:rsidRPr="00086D1D" w:rsidRDefault="00D854AD" w:rsidP="00086D1D">
      <w:r>
        <w:t xml:space="preserve">Once this essential further work is carried out, </w:t>
      </w:r>
      <w:r w:rsidR="00302062">
        <w:t xml:space="preserve">the last recommendation would be to </w:t>
      </w:r>
      <w:r w:rsidR="00C36D33">
        <w:t xml:space="preserve">expand the number of bulb brands which Bulb Bop can work with. This would make Bulb Bop much more </w:t>
      </w:r>
      <w:r w:rsidR="00915A37">
        <w:t xml:space="preserve">desirable to </w:t>
      </w:r>
      <w:r w:rsidR="002E5541">
        <w:t>many more users of these brands of bulbs.</w:t>
      </w:r>
    </w:p>
    <w:p w14:paraId="389DDF40" w14:textId="68367911" w:rsidR="00A74734" w:rsidRDefault="00A74734" w:rsidP="006D1239">
      <w:pPr>
        <w:pStyle w:val="Heading2"/>
        <w:numPr>
          <w:ilvl w:val="1"/>
          <w:numId w:val="15"/>
        </w:numPr>
        <w:rPr>
          <w:rFonts w:ascii="Arial Black" w:hAnsi="Arial Black"/>
          <w:b/>
          <w:bCs/>
        </w:rPr>
      </w:pPr>
      <w:bookmarkStart w:id="18" w:name="_Toc197067366"/>
      <w:r w:rsidRPr="002A09A0">
        <w:rPr>
          <w:rFonts w:ascii="Arial Black" w:hAnsi="Arial Black"/>
          <w:b/>
          <w:bCs/>
        </w:rPr>
        <w:t>Conclusion</w:t>
      </w:r>
      <w:bookmarkEnd w:id="18"/>
    </w:p>
    <w:p w14:paraId="51C267D2" w14:textId="434188DB" w:rsidR="002E5541" w:rsidRPr="002E5541" w:rsidRDefault="004802D3" w:rsidP="002E5541">
      <w:r>
        <w:t>To conclude this repor</w:t>
      </w:r>
      <w:r w:rsidR="00C24321">
        <w:t xml:space="preserve">t, </w:t>
      </w:r>
      <w:proofErr w:type="spellStart"/>
      <w:r w:rsidR="00C24321">
        <w:t>Bulp</w:t>
      </w:r>
      <w:proofErr w:type="spellEnd"/>
      <w:r w:rsidR="00C24321">
        <w:t xml:space="preserve"> Bop is a limited success, </w:t>
      </w:r>
      <w:r w:rsidR="00651D8A">
        <w:t xml:space="preserve">it met three of the four main user requirements, only losing out to the fourth due to complexity and time constraints. </w:t>
      </w:r>
      <w:r w:rsidR="001C7B97">
        <w:t>Bulb Bop is robustly tested and well organised, aiding any future development that occurs</w:t>
      </w:r>
      <w:r w:rsidR="00566310">
        <w:t xml:space="preserve">. </w:t>
      </w:r>
    </w:p>
    <w:p w14:paraId="44A7FD0C" w14:textId="77777777" w:rsidR="00AE781C" w:rsidRPr="00AE781C" w:rsidRDefault="00AE781C" w:rsidP="00AE781C"/>
    <w:p w14:paraId="7CAF3742" w14:textId="67748506" w:rsidR="001908B7" w:rsidRDefault="001908B7">
      <w:r>
        <w:br w:type="page"/>
      </w:r>
    </w:p>
    <w:p w14:paraId="6A1F4258" w14:textId="77777777" w:rsidR="00E56A47" w:rsidRDefault="00E56A47"/>
    <w:p w14:paraId="1789D2BD" w14:textId="77777777" w:rsidR="00F62BA5" w:rsidRDefault="00F62BA5" w:rsidP="00EF6E6C"/>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9"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37"/>
      <w:footerReference w:type="default" r:id="rId38"/>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CA89D5" w14:textId="77777777" w:rsidR="00642973" w:rsidRDefault="00642973" w:rsidP="00175125">
      <w:pPr>
        <w:spacing w:after="0" w:line="240" w:lineRule="auto"/>
      </w:pPr>
      <w:r>
        <w:separator/>
      </w:r>
    </w:p>
  </w:endnote>
  <w:endnote w:type="continuationSeparator" w:id="0">
    <w:p w14:paraId="194054DC" w14:textId="77777777" w:rsidR="00642973" w:rsidRDefault="00642973" w:rsidP="00175125">
      <w:pPr>
        <w:spacing w:after="0" w:line="240" w:lineRule="auto"/>
      </w:pPr>
      <w:r>
        <w:continuationSeparator/>
      </w:r>
    </w:p>
  </w:endnote>
  <w:endnote w:type="continuationNotice" w:id="1">
    <w:p w14:paraId="3F47D17A" w14:textId="77777777" w:rsidR="00642973" w:rsidRDefault="0064297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C7EF69" w14:textId="77777777" w:rsidR="00642973" w:rsidRDefault="00642973" w:rsidP="00175125">
      <w:pPr>
        <w:spacing w:after="0" w:line="240" w:lineRule="auto"/>
      </w:pPr>
      <w:r>
        <w:separator/>
      </w:r>
    </w:p>
  </w:footnote>
  <w:footnote w:type="continuationSeparator" w:id="0">
    <w:p w14:paraId="0EA9D47C" w14:textId="77777777" w:rsidR="00642973" w:rsidRDefault="00642973" w:rsidP="00175125">
      <w:pPr>
        <w:spacing w:after="0" w:line="240" w:lineRule="auto"/>
      </w:pPr>
      <w:r>
        <w:continuationSeparator/>
      </w:r>
    </w:p>
  </w:footnote>
  <w:footnote w:type="continuationNotice" w:id="1">
    <w:p w14:paraId="2BE6D865" w14:textId="77777777" w:rsidR="00642973" w:rsidRDefault="0064297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65127C9"/>
    <w:multiLevelType w:val="hybridMultilevel"/>
    <w:tmpl w:val="8524609E"/>
    <w:lvl w:ilvl="0" w:tplc="CD84F1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55F27CF"/>
    <w:multiLevelType w:val="hybridMultilevel"/>
    <w:tmpl w:val="D47295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7E2718B"/>
    <w:multiLevelType w:val="hybridMultilevel"/>
    <w:tmpl w:val="9378C7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41780508">
    <w:abstractNumId w:val="5"/>
  </w:num>
  <w:num w:numId="2" w16cid:durableId="793596890">
    <w:abstractNumId w:val="13"/>
  </w:num>
  <w:num w:numId="3" w16cid:durableId="249898880">
    <w:abstractNumId w:val="0"/>
  </w:num>
  <w:num w:numId="4" w16cid:durableId="857355924">
    <w:abstractNumId w:val="4"/>
  </w:num>
  <w:num w:numId="5" w16cid:durableId="1851676395">
    <w:abstractNumId w:val="9"/>
  </w:num>
  <w:num w:numId="6" w16cid:durableId="1138032774">
    <w:abstractNumId w:val="7"/>
  </w:num>
  <w:num w:numId="7" w16cid:durableId="1025911943">
    <w:abstractNumId w:val="16"/>
  </w:num>
  <w:num w:numId="8" w16cid:durableId="94256603">
    <w:abstractNumId w:val="12"/>
  </w:num>
  <w:num w:numId="9" w16cid:durableId="728647047">
    <w:abstractNumId w:val="10"/>
  </w:num>
  <w:num w:numId="10" w16cid:durableId="898127066">
    <w:abstractNumId w:val="11"/>
  </w:num>
  <w:num w:numId="11" w16cid:durableId="2081902574">
    <w:abstractNumId w:val="2"/>
  </w:num>
  <w:num w:numId="12" w16cid:durableId="616301512">
    <w:abstractNumId w:val="8"/>
  </w:num>
  <w:num w:numId="13" w16cid:durableId="570769537">
    <w:abstractNumId w:val="14"/>
  </w:num>
  <w:num w:numId="14" w16cid:durableId="775177146">
    <w:abstractNumId w:val="6"/>
  </w:num>
  <w:num w:numId="15" w16cid:durableId="463737863">
    <w:abstractNumId w:val="1"/>
  </w:num>
  <w:num w:numId="16" w16cid:durableId="2050300021">
    <w:abstractNumId w:val="3"/>
  </w:num>
  <w:num w:numId="17" w16cid:durableId="990643156">
    <w:abstractNumId w:val="17"/>
  </w:num>
  <w:num w:numId="18" w16cid:durableId="132975397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228D"/>
    <w:rsid w:val="00004800"/>
    <w:rsid w:val="00006D12"/>
    <w:rsid w:val="00010123"/>
    <w:rsid w:val="000118DA"/>
    <w:rsid w:val="00011A79"/>
    <w:rsid w:val="000145A8"/>
    <w:rsid w:val="00014A07"/>
    <w:rsid w:val="0001562D"/>
    <w:rsid w:val="00020635"/>
    <w:rsid w:val="0002187C"/>
    <w:rsid w:val="00021CD5"/>
    <w:rsid w:val="00023147"/>
    <w:rsid w:val="00023156"/>
    <w:rsid w:val="00025332"/>
    <w:rsid w:val="00025AE9"/>
    <w:rsid w:val="000303BD"/>
    <w:rsid w:val="00031F00"/>
    <w:rsid w:val="0003421B"/>
    <w:rsid w:val="000367C2"/>
    <w:rsid w:val="000372CF"/>
    <w:rsid w:val="00037A73"/>
    <w:rsid w:val="00040295"/>
    <w:rsid w:val="00040DD8"/>
    <w:rsid w:val="0004120C"/>
    <w:rsid w:val="000425FB"/>
    <w:rsid w:val="00043505"/>
    <w:rsid w:val="00044564"/>
    <w:rsid w:val="000472C1"/>
    <w:rsid w:val="0004761D"/>
    <w:rsid w:val="000476F2"/>
    <w:rsid w:val="00050512"/>
    <w:rsid w:val="0005089B"/>
    <w:rsid w:val="00055AF5"/>
    <w:rsid w:val="000573A2"/>
    <w:rsid w:val="00057C0B"/>
    <w:rsid w:val="000606F1"/>
    <w:rsid w:val="00060DAB"/>
    <w:rsid w:val="0006236A"/>
    <w:rsid w:val="000643BA"/>
    <w:rsid w:val="00065348"/>
    <w:rsid w:val="00065F9B"/>
    <w:rsid w:val="00070019"/>
    <w:rsid w:val="0007205F"/>
    <w:rsid w:val="000720F7"/>
    <w:rsid w:val="00073D35"/>
    <w:rsid w:val="00080A56"/>
    <w:rsid w:val="00080AD2"/>
    <w:rsid w:val="00080DA3"/>
    <w:rsid w:val="0008191E"/>
    <w:rsid w:val="00082805"/>
    <w:rsid w:val="00083903"/>
    <w:rsid w:val="00083D84"/>
    <w:rsid w:val="00085A5E"/>
    <w:rsid w:val="00086D1D"/>
    <w:rsid w:val="000961E9"/>
    <w:rsid w:val="00097DBD"/>
    <w:rsid w:val="000A2D38"/>
    <w:rsid w:val="000A38B9"/>
    <w:rsid w:val="000A4695"/>
    <w:rsid w:val="000A5C24"/>
    <w:rsid w:val="000A78AD"/>
    <w:rsid w:val="000B0EA3"/>
    <w:rsid w:val="000B1C07"/>
    <w:rsid w:val="000B2B07"/>
    <w:rsid w:val="000B5C87"/>
    <w:rsid w:val="000C3378"/>
    <w:rsid w:val="000C380A"/>
    <w:rsid w:val="000C3FF8"/>
    <w:rsid w:val="000C4FC7"/>
    <w:rsid w:val="000C5682"/>
    <w:rsid w:val="000C59BF"/>
    <w:rsid w:val="000C67E3"/>
    <w:rsid w:val="000C6D3D"/>
    <w:rsid w:val="000C7677"/>
    <w:rsid w:val="000C7E10"/>
    <w:rsid w:val="000D2A35"/>
    <w:rsid w:val="000D48BE"/>
    <w:rsid w:val="000D6FF1"/>
    <w:rsid w:val="000D72CF"/>
    <w:rsid w:val="000D75B2"/>
    <w:rsid w:val="000D7DEA"/>
    <w:rsid w:val="000E1893"/>
    <w:rsid w:val="000E3626"/>
    <w:rsid w:val="000E58A5"/>
    <w:rsid w:val="000E6B46"/>
    <w:rsid w:val="000E6EF7"/>
    <w:rsid w:val="000F014A"/>
    <w:rsid w:val="000F16FE"/>
    <w:rsid w:val="000F1E71"/>
    <w:rsid w:val="000F2945"/>
    <w:rsid w:val="000F4211"/>
    <w:rsid w:val="000F5728"/>
    <w:rsid w:val="0010308B"/>
    <w:rsid w:val="00103D70"/>
    <w:rsid w:val="001043BB"/>
    <w:rsid w:val="00107AAE"/>
    <w:rsid w:val="00110CC9"/>
    <w:rsid w:val="00110EAA"/>
    <w:rsid w:val="00111C74"/>
    <w:rsid w:val="00112194"/>
    <w:rsid w:val="0011454D"/>
    <w:rsid w:val="00116DD0"/>
    <w:rsid w:val="001218A5"/>
    <w:rsid w:val="00123177"/>
    <w:rsid w:val="001266D3"/>
    <w:rsid w:val="00131E3D"/>
    <w:rsid w:val="00132331"/>
    <w:rsid w:val="00133910"/>
    <w:rsid w:val="0013408D"/>
    <w:rsid w:val="00134238"/>
    <w:rsid w:val="00135E3F"/>
    <w:rsid w:val="001369BF"/>
    <w:rsid w:val="00137C3D"/>
    <w:rsid w:val="00140EFB"/>
    <w:rsid w:val="00141ABF"/>
    <w:rsid w:val="00142004"/>
    <w:rsid w:val="00146394"/>
    <w:rsid w:val="0014683A"/>
    <w:rsid w:val="001510B6"/>
    <w:rsid w:val="001529B5"/>
    <w:rsid w:val="00153056"/>
    <w:rsid w:val="00155428"/>
    <w:rsid w:val="00155614"/>
    <w:rsid w:val="00155A90"/>
    <w:rsid w:val="001570B4"/>
    <w:rsid w:val="00160168"/>
    <w:rsid w:val="00161786"/>
    <w:rsid w:val="00163CA8"/>
    <w:rsid w:val="00166EC4"/>
    <w:rsid w:val="00167A9E"/>
    <w:rsid w:val="001703BE"/>
    <w:rsid w:val="00172AA2"/>
    <w:rsid w:val="00175125"/>
    <w:rsid w:val="001776E5"/>
    <w:rsid w:val="0018198F"/>
    <w:rsid w:val="00184015"/>
    <w:rsid w:val="001844B1"/>
    <w:rsid w:val="001849AE"/>
    <w:rsid w:val="00184D33"/>
    <w:rsid w:val="0018763F"/>
    <w:rsid w:val="001908B7"/>
    <w:rsid w:val="00190E3D"/>
    <w:rsid w:val="00191631"/>
    <w:rsid w:val="00191FAA"/>
    <w:rsid w:val="00192FA9"/>
    <w:rsid w:val="00194B99"/>
    <w:rsid w:val="00194CFB"/>
    <w:rsid w:val="001950FD"/>
    <w:rsid w:val="00196868"/>
    <w:rsid w:val="001A01AB"/>
    <w:rsid w:val="001A0A03"/>
    <w:rsid w:val="001A0E46"/>
    <w:rsid w:val="001A19D5"/>
    <w:rsid w:val="001A3858"/>
    <w:rsid w:val="001A4279"/>
    <w:rsid w:val="001A4395"/>
    <w:rsid w:val="001A6086"/>
    <w:rsid w:val="001A7857"/>
    <w:rsid w:val="001B1E14"/>
    <w:rsid w:val="001B2103"/>
    <w:rsid w:val="001B310A"/>
    <w:rsid w:val="001B361B"/>
    <w:rsid w:val="001B3F33"/>
    <w:rsid w:val="001B444A"/>
    <w:rsid w:val="001B4768"/>
    <w:rsid w:val="001B5175"/>
    <w:rsid w:val="001B7772"/>
    <w:rsid w:val="001B7C1C"/>
    <w:rsid w:val="001C06FB"/>
    <w:rsid w:val="001C29A0"/>
    <w:rsid w:val="001C3E0D"/>
    <w:rsid w:val="001C7849"/>
    <w:rsid w:val="001C7B97"/>
    <w:rsid w:val="001C7BD8"/>
    <w:rsid w:val="001D0070"/>
    <w:rsid w:val="001D05F8"/>
    <w:rsid w:val="001D0A76"/>
    <w:rsid w:val="001D0BF7"/>
    <w:rsid w:val="001D1D08"/>
    <w:rsid w:val="001D69B6"/>
    <w:rsid w:val="001D7C5E"/>
    <w:rsid w:val="001E0280"/>
    <w:rsid w:val="001E0377"/>
    <w:rsid w:val="001E1979"/>
    <w:rsid w:val="001E2D99"/>
    <w:rsid w:val="001E66C0"/>
    <w:rsid w:val="001F0A25"/>
    <w:rsid w:val="001F11D9"/>
    <w:rsid w:val="001F25A6"/>
    <w:rsid w:val="001F2831"/>
    <w:rsid w:val="001F43A9"/>
    <w:rsid w:val="001F4AED"/>
    <w:rsid w:val="001F7F70"/>
    <w:rsid w:val="002034DD"/>
    <w:rsid w:val="0020408A"/>
    <w:rsid w:val="00207E55"/>
    <w:rsid w:val="00211085"/>
    <w:rsid w:val="00215191"/>
    <w:rsid w:val="00215C96"/>
    <w:rsid w:val="00216317"/>
    <w:rsid w:val="0021754A"/>
    <w:rsid w:val="00220D69"/>
    <w:rsid w:val="002214C0"/>
    <w:rsid w:val="00221C91"/>
    <w:rsid w:val="00222E23"/>
    <w:rsid w:val="002235E4"/>
    <w:rsid w:val="002237B7"/>
    <w:rsid w:val="00224361"/>
    <w:rsid w:val="002256F9"/>
    <w:rsid w:val="00226A05"/>
    <w:rsid w:val="00226C01"/>
    <w:rsid w:val="00227A72"/>
    <w:rsid w:val="00227E05"/>
    <w:rsid w:val="0023087F"/>
    <w:rsid w:val="00236A91"/>
    <w:rsid w:val="002372DC"/>
    <w:rsid w:val="0023759E"/>
    <w:rsid w:val="00237E77"/>
    <w:rsid w:val="002402DB"/>
    <w:rsid w:val="002404F5"/>
    <w:rsid w:val="00240B85"/>
    <w:rsid w:val="00242D08"/>
    <w:rsid w:val="002434C5"/>
    <w:rsid w:val="00243702"/>
    <w:rsid w:val="00243A5B"/>
    <w:rsid w:val="00243E0D"/>
    <w:rsid w:val="00245DD4"/>
    <w:rsid w:val="002474FD"/>
    <w:rsid w:val="0025006B"/>
    <w:rsid w:val="00250A92"/>
    <w:rsid w:val="00251E06"/>
    <w:rsid w:val="00252D61"/>
    <w:rsid w:val="0025385E"/>
    <w:rsid w:val="002562BD"/>
    <w:rsid w:val="002630FF"/>
    <w:rsid w:val="00263850"/>
    <w:rsid w:val="002640DB"/>
    <w:rsid w:val="0026545E"/>
    <w:rsid w:val="002666A9"/>
    <w:rsid w:val="00266990"/>
    <w:rsid w:val="0027131E"/>
    <w:rsid w:val="00271AA9"/>
    <w:rsid w:val="00274454"/>
    <w:rsid w:val="00275104"/>
    <w:rsid w:val="002755A2"/>
    <w:rsid w:val="00275A97"/>
    <w:rsid w:val="00275AF2"/>
    <w:rsid w:val="00275B7C"/>
    <w:rsid w:val="002770C2"/>
    <w:rsid w:val="00277FDF"/>
    <w:rsid w:val="00281833"/>
    <w:rsid w:val="00281B9C"/>
    <w:rsid w:val="00284A9A"/>
    <w:rsid w:val="002858D0"/>
    <w:rsid w:val="00285E04"/>
    <w:rsid w:val="002874AD"/>
    <w:rsid w:val="00287E69"/>
    <w:rsid w:val="00291343"/>
    <w:rsid w:val="002917DF"/>
    <w:rsid w:val="00292C56"/>
    <w:rsid w:val="00293FDE"/>
    <w:rsid w:val="00294626"/>
    <w:rsid w:val="00294951"/>
    <w:rsid w:val="00295927"/>
    <w:rsid w:val="00295B3B"/>
    <w:rsid w:val="00295DB2"/>
    <w:rsid w:val="002A09A0"/>
    <w:rsid w:val="002A3A52"/>
    <w:rsid w:val="002A5B4A"/>
    <w:rsid w:val="002A7C7E"/>
    <w:rsid w:val="002B1B98"/>
    <w:rsid w:val="002B31E3"/>
    <w:rsid w:val="002B510F"/>
    <w:rsid w:val="002B6DE1"/>
    <w:rsid w:val="002B74C4"/>
    <w:rsid w:val="002C583F"/>
    <w:rsid w:val="002C5A0A"/>
    <w:rsid w:val="002C6274"/>
    <w:rsid w:val="002C7417"/>
    <w:rsid w:val="002C764E"/>
    <w:rsid w:val="002D0540"/>
    <w:rsid w:val="002D137E"/>
    <w:rsid w:val="002D1F65"/>
    <w:rsid w:val="002D3034"/>
    <w:rsid w:val="002D44A7"/>
    <w:rsid w:val="002D634C"/>
    <w:rsid w:val="002D7337"/>
    <w:rsid w:val="002D7E13"/>
    <w:rsid w:val="002E0832"/>
    <w:rsid w:val="002E1ABB"/>
    <w:rsid w:val="002E208B"/>
    <w:rsid w:val="002E2490"/>
    <w:rsid w:val="002E33CF"/>
    <w:rsid w:val="002E43DC"/>
    <w:rsid w:val="002E4A17"/>
    <w:rsid w:val="002E5541"/>
    <w:rsid w:val="002E726C"/>
    <w:rsid w:val="002E73C5"/>
    <w:rsid w:val="002E7D9D"/>
    <w:rsid w:val="002F0F01"/>
    <w:rsid w:val="002F2541"/>
    <w:rsid w:val="002F39AE"/>
    <w:rsid w:val="002F39FD"/>
    <w:rsid w:val="002F5FD0"/>
    <w:rsid w:val="002F6D8D"/>
    <w:rsid w:val="002F6F54"/>
    <w:rsid w:val="00302062"/>
    <w:rsid w:val="00302AC0"/>
    <w:rsid w:val="0030332F"/>
    <w:rsid w:val="003033B8"/>
    <w:rsid w:val="00304D02"/>
    <w:rsid w:val="003057D8"/>
    <w:rsid w:val="00307FE6"/>
    <w:rsid w:val="00314ED6"/>
    <w:rsid w:val="00314F50"/>
    <w:rsid w:val="00315CCB"/>
    <w:rsid w:val="0031773E"/>
    <w:rsid w:val="003202C8"/>
    <w:rsid w:val="003203CC"/>
    <w:rsid w:val="00320A33"/>
    <w:rsid w:val="00320F7F"/>
    <w:rsid w:val="00326700"/>
    <w:rsid w:val="003269F3"/>
    <w:rsid w:val="003270C4"/>
    <w:rsid w:val="003309D8"/>
    <w:rsid w:val="00331E68"/>
    <w:rsid w:val="003325B5"/>
    <w:rsid w:val="0033359C"/>
    <w:rsid w:val="0033394F"/>
    <w:rsid w:val="00333EB9"/>
    <w:rsid w:val="00333EF3"/>
    <w:rsid w:val="00334373"/>
    <w:rsid w:val="00334672"/>
    <w:rsid w:val="0033473A"/>
    <w:rsid w:val="003348DD"/>
    <w:rsid w:val="003354AA"/>
    <w:rsid w:val="0033601B"/>
    <w:rsid w:val="00350198"/>
    <w:rsid w:val="00353287"/>
    <w:rsid w:val="0035385B"/>
    <w:rsid w:val="003565D6"/>
    <w:rsid w:val="00356AA7"/>
    <w:rsid w:val="00360B65"/>
    <w:rsid w:val="00360FC4"/>
    <w:rsid w:val="00361DCE"/>
    <w:rsid w:val="00363538"/>
    <w:rsid w:val="00363A4C"/>
    <w:rsid w:val="00364406"/>
    <w:rsid w:val="00364AE1"/>
    <w:rsid w:val="00367DC5"/>
    <w:rsid w:val="00367F86"/>
    <w:rsid w:val="003713C7"/>
    <w:rsid w:val="0037241B"/>
    <w:rsid w:val="00375900"/>
    <w:rsid w:val="00380A3F"/>
    <w:rsid w:val="003849F8"/>
    <w:rsid w:val="003854A0"/>
    <w:rsid w:val="00387557"/>
    <w:rsid w:val="003877B4"/>
    <w:rsid w:val="003921C5"/>
    <w:rsid w:val="00392B06"/>
    <w:rsid w:val="00392B5C"/>
    <w:rsid w:val="00393921"/>
    <w:rsid w:val="00393DEB"/>
    <w:rsid w:val="00395DFE"/>
    <w:rsid w:val="003964DC"/>
    <w:rsid w:val="003B08D1"/>
    <w:rsid w:val="003B0A49"/>
    <w:rsid w:val="003B2D0F"/>
    <w:rsid w:val="003B3BE3"/>
    <w:rsid w:val="003B4999"/>
    <w:rsid w:val="003C074A"/>
    <w:rsid w:val="003C2B18"/>
    <w:rsid w:val="003C36D9"/>
    <w:rsid w:val="003C3C17"/>
    <w:rsid w:val="003C3C4A"/>
    <w:rsid w:val="003C4C70"/>
    <w:rsid w:val="003C52B6"/>
    <w:rsid w:val="003D07BE"/>
    <w:rsid w:val="003D0F65"/>
    <w:rsid w:val="003D17E3"/>
    <w:rsid w:val="003D5D0C"/>
    <w:rsid w:val="003E0F63"/>
    <w:rsid w:val="003E3228"/>
    <w:rsid w:val="003E4764"/>
    <w:rsid w:val="003F10C6"/>
    <w:rsid w:val="003F1CEA"/>
    <w:rsid w:val="003F23F7"/>
    <w:rsid w:val="003F2FE5"/>
    <w:rsid w:val="003F3235"/>
    <w:rsid w:val="003F5C43"/>
    <w:rsid w:val="003F6F07"/>
    <w:rsid w:val="00400475"/>
    <w:rsid w:val="00401A70"/>
    <w:rsid w:val="00403B6F"/>
    <w:rsid w:val="00406799"/>
    <w:rsid w:val="004077E6"/>
    <w:rsid w:val="00411DDD"/>
    <w:rsid w:val="0041259F"/>
    <w:rsid w:val="00413427"/>
    <w:rsid w:val="0041724C"/>
    <w:rsid w:val="00421E3B"/>
    <w:rsid w:val="00424B1C"/>
    <w:rsid w:val="00425CAB"/>
    <w:rsid w:val="00426DDB"/>
    <w:rsid w:val="00430987"/>
    <w:rsid w:val="00432308"/>
    <w:rsid w:val="00433D8B"/>
    <w:rsid w:val="00437EBB"/>
    <w:rsid w:val="00441447"/>
    <w:rsid w:val="00441E9F"/>
    <w:rsid w:val="004455C6"/>
    <w:rsid w:val="004500E1"/>
    <w:rsid w:val="004527BB"/>
    <w:rsid w:val="00453BB6"/>
    <w:rsid w:val="0045531E"/>
    <w:rsid w:val="00460FE1"/>
    <w:rsid w:val="00461776"/>
    <w:rsid w:val="0046340D"/>
    <w:rsid w:val="00463C90"/>
    <w:rsid w:val="00464A46"/>
    <w:rsid w:val="00466F3B"/>
    <w:rsid w:val="004678BE"/>
    <w:rsid w:val="004703B9"/>
    <w:rsid w:val="004714DC"/>
    <w:rsid w:val="004715DD"/>
    <w:rsid w:val="00471D6C"/>
    <w:rsid w:val="00473100"/>
    <w:rsid w:val="00474C42"/>
    <w:rsid w:val="004766CB"/>
    <w:rsid w:val="0047789F"/>
    <w:rsid w:val="00477AFC"/>
    <w:rsid w:val="00477CFF"/>
    <w:rsid w:val="004802D3"/>
    <w:rsid w:val="004839FD"/>
    <w:rsid w:val="00484782"/>
    <w:rsid w:val="00484BF8"/>
    <w:rsid w:val="00486D2D"/>
    <w:rsid w:val="004909A9"/>
    <w:rsid w:val="0049264A"/>
    <w:rsid w:val="004948E7"/>
    <w:rsid w:val="00494CD7"/>
    <w:rsid w:val="00496684"/>
    <w:rsid w:val="004966F6"/>
    <w:rsid w:val="00496F4E"/>
    <w:rsid w:val="004A1CB9"/>
    <w:rsid w:val="004A200B"/>
    <w:rsid w:val="004A41A1"/>
    <w:rsid w:val="004A7BE0"/>
    <w:rsid w:val="004A7FE0"/>
    <w:rsid w:val="004B431E"/>
    <w:rsid w:val="004B5AC6"/>
    <w:rsid w:val="004B684E"/>
    <w:rsid w:val="004B6C5B"/>
    <w:rsid w:val="004C0C10"/>
    <w:rsid w:val="004C2042"/>
    <w:rsid w:val="004C27FA"/>
    <w:rsid w:val="004C3814"/>
    <w:rsid w:val="004C453E"/>
    <w:rsid w:val="004C45E7"/>
    <w:rsid w:val="004C4852"/>
    <w:rsid w:val="004C4DAD"/>
    <w:rsid w:val="004C5BB1"/>
    <w:rsid w:val="004C6D4C"/>
    <w:rsid w:val="004C6E5B"/>
    <w:rsid w:val="004D1999"/>
    <w:rsid w:val="004D3718"/>
    <w:rsid w:val="004D3FF2"/>
    <w:rsid w:val="004D46B5"/>
    <w:rsid w:val="004D471C"/>
    <w:rsid w:val="004D490E"/>
    <w:rsid w:val="004D50C8"/>
    <w:rsid w:val="004E0B04"/>
    <w:rsid w:val="004E1A38"/>
    <w:rsid w:val="004E30C9"/>
    <w:rsid w:val="004E3F63"/>
    <w:rsid w:val="004E69E8"/>
    <w:rsid w:val="004F080E"/>
    <w:rsid w:val="004F13E8"/>
    <w:rsid w:val="004F1562"/>
    <w:rsid w:val="004F168B"/>
    <w:rsid w:val="004F4C11"/>
    <w:rsid w:val="004F4CC8"/>
    <w:rsid w:val="004F6630"/>
    <w:rsid w:val="00501454"/>
    <w:rsid w:val="00502973"/>
    <w:rsid w:val="0050363B"/>
    <w:rsid w:val="005057D2"/>
    <w:rsid w:val="00507222"/>
    <w:rsid w:val="005109CC"/>
    <w:rsid w:val="0051366D"/>
    <w:rsid w:val="0051382D"/>
    <w:rsid w:val="005146D2"/>
    <w:rsid w:val="00514C18"/>
    <w:rsid w:val="0051660D"/>
    <w:rsid w:val="0052108D"/>
    <w:rsid w:val="0052270C"/>
    <w:rsid w:val="00522925"/>
    <w:rsid w:val="00523757"/>
    <w:rsid w:val="005279EA"/>
    <w:rsid w:val="00527D73"/>
    <w:rsid w:val="00530A86"/>
    <w:rsid w:val="0053152F"/>
    <w:rsid w:val="00532045"/>
    <w:rsid w:val="00532486"/>
    <w:rsid w:val="00532A7B"/>
    <w:rsid w:val="005358D4"/>
    <w:rsid w:val="005375CC"/>
    <w:rsid w:val="0054269F"/>
    <w:rsid w:val="00542D55"/>
    <w:rsid w:val="00543510"/>
    <w:rsid w:val="00544E75"/>
    <w:rsid w:val="0054585C"/>
    <w:rsid w:val="005468F5"/>
    <w:rsid w:val="00546DE3"/>
    <w:rsid w:val="0055128B"/>
    <w:rsid w:val="00552DE4"/>
    <w:rsid w:val="00552E0C"/>
    <w:rsid w:val="005538EF"/>
    <w:rsid w:val="00553EE1"/>
    <w:rsid w:val="00553F00"/>
    <w:rsid w:val="00561A83"/>
    <w:rsid w:val="005633F1"/>
    <w:rsid w:val="00563E96"/>
    <w:rsid w:val="00564AF7"/>
    <w:rsid w:val="005660AA"/>
    <w:rsid w:val="00566310"/>
    <w:rsid w:val="0056755F"/>
    <w:rsid w:val="005702DC"/>
    <w:rsid w:val="00572F2A"/>
    <w:rsid w:val="00573C32"/>
    <w:rsid w:val="0057439D"/>
    <w:rsid w:val="0057615D"/>
    <w:rsid w:val="00581A86"/>
    <w:rsid w:val="00581C70"/>
    <w:rsid w:val="00581D62"/>
    <w:rsid w:val="005821EB"/>
    <w:rsid w:val="005829B4"/>
    <w:rsid w:val="005842DD"/>
    <w:rsid w:val="0058631D"/>
    <w:rsid w:val="00587C82"/>
    <w:rsid w:val="00587FD6"/>
    <w:rsid w:val="00590D5A"/>
    <w:rsid w:val="00591B4F"/>
    <w:rsid w:val="005938E4"/>
    <w:rsid w:val="00594415"/>
    <w:rsid w:val="00594E2C"/>
    <w:rsid w:val="00595402"/>
    <w:rsid w:val="0059554B"/>
    <w:rsid w:val="005960E5"/>
    <w:rsid w:val="00596FCA"/>
    <w:rsid w:val="005A04EC"/>
    <w:rsid w:val="005A0EED"/>
    <w:rsid w:val="005A1578"/>
    <w:rsid w:val="005A432E"/>
    <w:rsid w:val="005A5C1D"/>
    <w:rsid w:val="005A6772"/>
    <w:rsid w:val="005A7AF4"/>
    <w:rsid w:val="005B1221"/>
    <w:rsid w:val="005B41F0"/>
    <w:rsid w:val="005B5CC2"/>
    <w:rsid w:val="005C160C"/>
    <w:rsid w:val="005C207C"/>
    <w:rsid w:val="005C29D8"/>
    <w:rsid w:val="005C3BE3"/>
    <w:rsid w:val="005C4432"/>
    <w:rsid w:val="005C510A"/>
    <w:rsid w:val="005C5E1B"/>
    <w:rsid w:val="005C7FBF"/>
    <w:rsid w:val="005D0D25"/>
    <w:rsid w:val="005D2F87"/>
    <w:rsid w:val="005D3BBF"/>
    <w:rsid w:val="005D4009"/>
    <w:rsid w:val="005D6397"/>
    <w:rsid w:val="005D7628"/>
    <w:rsid w:val="005E133C"/>
    <w:rsid w:val="005E5878"/>
    <w:rsid w:val="005E6295"/>
    <w:rsid w:val="005E7969"/>
    <w:rsid w:val="005F04D9"/>
    <w:rsid w:val="005F28C5"/>
    <w:rsid w:val="005F4EEE"/>
    <w:rsid w:val="005F4F81"/>
    <w:rsid w:val="00600873"/>
    <w:rsid w:val="006014B1"/>
    <w:rsid w:val="00602B17"/>
    <w:rsid w:val="00603B67"/>
    <w:rsid w:val="006052F6"/>
    <w:rsid w:val="0060587B"/>
    <w:rsid w:val="00606B67"/>
    <w:rsid w:val="00607F94"/>
    <w:rsid w:val="006114E0"/>
    <w:rsid w:val="00612653"/>
    <w:rsid w:val="00613530"/>
    <w:rsid w:val="006136FD"/>
    <w:rsid w:val="006148D0"/>
    <w:rsid w:val="00614F47"/>
    <w:rsid w:val="0062045C"/>
    <w:rsid w:val="00621CB3"/>
    <w:rsid w:val="00622540"/>
    <w:rsid w:val="00626FE6"/>
    <w:rsid w:val="00627AE5"/>
    <w:rsid w:val="00627CD8"/>
    <w:rsid w:val="00630DD4"/>
    <w:rsid w:val="00635B26"/>
    <w:rsid w:val="00640F67"/>
    <w:rsid w:val="00642973"/>
    <w:rsid w:val="006435EB"/>
    <w:rsid w:val="00643FDE"/>
    <w:rsid w:val="00644B73"/>
    <w:rsid w:val="0064518A"/>
    <w:rsid w:val="00645AF6"/>
    <w:rsid w:val="00647359"/>
    <w:rsid w:val="00647DED"/>
    <w:rsid w:val="00650349"/>
    <w:rsid w:val="00650EE9"/>
    <w:rsid w:val="00651D8A"/>
    <w:rsid w:val="006530DD"/>
    <w:rsid w:val="00653667"/>
    <w:rsid w:val="006540C3"/>
    <w:rsid w:val="00654810"/>
    <w:rsid w:val="00660A7A"/>
    <w:rsid w:val="00661F48"/>
    <w:rsid w:val="00663E94"/>
    <w:rsid w:val="006668A9"/>
    <w:rsid w:val="00667412"/>
    <w:rsid w:val="0067114F"/>
    <w:rsid w:val="006735C1"/>
    <w:rsid w:val="006735F1"/>
    <w:rsid w:val="006764F5"/>
    <w:rsid w:val="00677410"/>
    <w:rsid w:val="00682868"/>
    <w:rsid w:val="00684683"/>
    <w:rsid w:val="0068643E"/>
    <w:rsid w:val="00687125"/>
    <w:rsid w:val="0068785A"/>
    <w:rsid w:val="006912ED"/>
    <w:rsid w:val="00693AFE"/>
    <w:rsid w:val="00693B76"/>
    <w:rsid w:val="006959C4"/>
    <w:rsid w:val="0069657D"/>
    <w:rsid w:val="00697140"/>
    <w:rsid w:val="00697DB7"/>
    <w:rsid w:val="006A068D"/>
    <w:rsid w:val="006A092C"/>
    <w:rsid w:val="006A1CF3"/>
    <w:rsid w:val="006A1E82"/>
    <w:rsid w:val="006A4BC1"/>
    <w:rsid w:val="006A5243"/>
    <w:rsid w:val="006A5343"/>
    <w:rsid w:val="006A69B9"/>
    <w:rsid w:val="006A75A7"/>
    <w:rsid w:val="006A7A09"/>
    <w:rsid w:val="006B21F3"/>
    <w:rsid w:val="006B3783"/>
    <w:rsid w:val="006B4147"/>
    <w:rsid w:val="006B4495"/>
    <w:rsid w:val="006B46B2"/>
    <w:rsid w:val="006B50F4"/>
    <w:rsid w:val="006B5E2E"/>
    <w:rsid w:val="006C24D0"/>
    <w:rsid w:val="006C3667"/>
    <w:rsid w:val="006C39FC"/>
    <w:rsid w:val="006C655D"/>
    <w:rsid w:val="006D02DC"/>
    <w:rsid w:val="006D100B"/>
    <w:rsid w:val="006D1239"/>
    <w:rsid w:val="006D3399"/>
    <w:rsid w:val="006D3B3E"/>
    <w:rsid w:val="006D5586"/>
    <w:rsid w:val="006D5684"/>
    <w:rsid w:val="006E011C"/>
    <w:rsid w:val="006E1847"/>
    <w:rsid w:val="006E1DBD"/>
    <w:rsid w:val="006E207D"/>
    <w:rsid w:val="006E3074"/>
    <w:rsid w:val="006E46B5"/>
    <w:rsid w:val="006F10A0"/>
    <w:rsid w:val="006F1CF0"/>
    <w:rsid w:val="006F1D65"/>
    <w:rsid w:val="006F1E82"/>
    <w:rsid w:val="006F4432"/>
    <w:rsid w:val="006F4490"/>
    <w:rsid w:val="006F4960"/>
    <w:rsid w:val="006F4E57"/>
    <w:rsid w:val="006F63F0"/>
    <w:rsid w:val="006F6BA9"/>
    <w:rsid w:val="006F7C45"/>
    <w:rsid w:val="006F7DB2"/>
    <w:rsid w:val="006F7DE1"/>
    <w:rsid w:val="00702FC9"/>
    <w:rsid w:val="00704468"/>
    <w:rsid w:val="007044A9"/>
    <w:rsid w:val="00706138"/>
    <w:rsid w:val="007077FE"/>
    <w:rsid w:val="00707D28"/>
    <w:rsid w:val="007105FD"/>
    <w:rsid w:val="00711C5D"/>
    <w:rsid w:val="00711F4F"/>
    <w:rsid w:val="00712672"/>
    <w:rsid w:val="00712A39"/>
    <w:rsid w:val="00716497"/>
    <w:rsid w:val="00716F5F"/>
    <w:rsid w:val="007208BE"/>
    <w:rsid w:val="00721452"/>
    <w:rsid w:val="00724685"/>
    <w:rsid w:val="0072481B"/>
    <w:rsid w:val="00726C6F"/>
    <w:rsid w:val="00730C78"/>
    <w:rsid w:val="00731BBA"/>
    <w:rsid w:val="0073524C"/>
    <w:rsid w:val="007356EF"/>
    <w:rsid w:val="00736343"/>
    <w:rsid w:val="007376FE"/>
    <w:rsid w:val="00740414"/>
    <w:rsid w:val="007435C4"/>
    <w:rsid w:val="00743A82"/>
    <w:rsid w:val="00744B0F"/>
    <w:rsid w:val="00745E81"/>
    <w:rsid w:val="00746917"/>
    <w:rsid w:val="00750049"/>
    <w:rsid w:val="007500DF"/>
    <w:rsid w:val="00756938"/>
    <w:rsid w:val="00760B6C"/>
    <w:rsid w:val="007655C2"/>
    <w:rsid w:val="007657D0"/>
    <w:rsid w:val="00772B5B"/>
    <w:rsid w:val="0078250D"/>
    <w:rsid w:val="00782B65"/>
    <w:rsid w:val="0078429B"/>
    <w:rsid w:val="007855CE"/>
    <w:rsid w:val="00785EA7"/>
    <w:rsid w:val="00792B85"/>
    <w:rsid w:val="00796313"/>
    <w:rsid w:val="00797699"/>
    <w:rsid w:val="007A4FE0"/>
    <w:rsid w:val="007A6022"/>
    <w:rsid w:val="007A778E"/>
    <w:rsid w:val="007A7EE2"/>
    <w:rsid w:val="007B06CD"/>
    <w:rsid w:val="007B2DB5"/>
    <w:rsid w:val="007B3D90"/>
    <w:rsid w:val="007B7E06"/>
    <w:rsid w:val="007C1052"/>
    <w:rsid w:val="007C1E63"/>
    <w:rsid w:val="007C515B"/>
    <w:rsid w:val="007C6012"/>
    <w:rsid w:val="007C76EE"/>
    <w:rsid w:val="007C7D9B"/>
    <w:rsid w:val="007D1C4F"/>
    <w:rsid w:val="007D2A1F"/>
    <w:rsid w:val="007D4EA0"/>
    <w:rsid w:val="007E226B"/>
    <w:rsid w:val="007E23B8"/>
    <w:rsid w:val="007E23F2"/>
    <w:rsid w:val="007E275E"/>
    <w:rsid w:val="007E3569"/>
    <w:rsid w:val="007E3722"/>
    <w:rsid w:val="007E41C7"/>
    <w:rsid w:val="007E6582"/>
    <w:rsid w:val="007E7108"/>
    <w:rsid w:val="007F0682"/>
    <w:rsid w:val="007F0811"/>
    <w:rsid w:val="007F598B"/>
    <w:rsid w:val="00800427"/>
    <w:rsid w:val="0080540D"/>
    <w:rsid w:val="008067A5"/>
    <w:rsid w:val="0081106A"/>
    <w:rsid w:val="008117A2"/>
    <w:rsid w:val="00811AD7"/>
    <w:rsid w:val="00813ABD"/>
    <w:rsid w:val="0081505B"/>
    <w:rsid w:val="00815273"/>
    <w:rsid w:val="0081556D"/>
    <w:rsid w:val="0081701E"/>
    <w:rsid w:val="00817A27"/>
    <w:rsid w:val="00817DC8"/>
    <w:rsid w:val="00820A22"/>
    <w:rsid w:val="0082297C"/>
    <w:rsid w:val="008234CF"/>
    <w:rsid w:val="00824B0A"/>
    <w:rsid w:val="008261FB"/>
    <w:rsid w:val="0083221C"/>
    <w:rsid w:val="00842B52"/>
    <w:rsid w:val="00844D7E"/>
    <w:rsid w:val="008478CB"/>
    <w:rsid w:val="00850F2E"/>
    <w:rsid w:val="00851EBC"/>
    <w:rsid w:val="008570A7"/>
    <w:rsid w:val="0085750E"/>
    <w:rsid w:val="0085752D"/>
    <w:rsid w:val="00857D14"/>
    <w:rsid w:val="00857F1D"/>
    <w:rsid w:val="00861B31"/>
    <w:rsid w:val="008622D6"/>
    <w:rsid w:val="00862640"/>
    <w:rsid w:val="008644A6"/>
    <w:rsid w:val="00866C9D"/>
    <w:rsid w:val="0087247F"/>
    <w:rsid w:val="00873B47"/>
    <w:rsid w:val="008769BE"/>
    <w:rsid w:val="008773AB"/>
    <w:rsid w:val="00877CE5"/>
    <w:rsid w:val="0088077D"/>
    <w:rsid w:val="00881BBE"/>
    <w:rsid w:val="008822CB"/>
    <w:rsid w:val="008833B3"/>
    <w:rsid w:val="00887ED2"/>
    <w:rsid w:val="008911DF"/>
    <w:rsid w:val="00891569"/>
    <w:rsid w:val="00893937"/>
    <w:rsid w:val="00897CE4"/>
    <w:rsid w:val="008A1A51"/>
    <w:rsid w:val="008A2C59"/>
    <w:rsid w:val="008A3615"/>
    <w:rsid w:val="008A4BF9"/>
    <w:rsid w:val="008A5C1D"/>
    <w:rsid w:val="008A5E2F"/>
    <w:rsid w:val="008B1D46"/>
    <w:rsid w:val="008B39A6"/>
    <w:rsid w:val="008B5262"/>
    <w:rsid w:val="008B7A28"/>
    <w:rsid w:val="008C052E"/>
    <w:rsid w:val="008C05AF"/>
    <w:rsid w:val="008C2A9A"/>
    <w:rsid w:val="008C339E"/>
    <w:rsid w:val="008C50AA"/>
    <w:rsid w:val="008C5A90"/>
    <w:rsid w:val="008D12F3"/>
    <w:rsid w:val="008D2060"/>
    <w:rsid w:val="008D2199"/>
    <w:rsid w:val="008D243D"/>
    <w:rsid w:val="008D3CAA"/>
    <w:rsid w:val="008D535C"/>
    <w:rsid w:val="008D72A8"/>
    <w:rsid w:val="008D7558"/>
    <w:rsid w:val="008D7E00"/>
    <w:rsid w:val="008E0E10"/>
    <w:rsid w:val="008E1159"/>
    <w:rsid w:val="008E3E55"/>
    <w:rsid w:val="008E6781"/>
    <w:rsid w:val="008F1ACE"/>
    <w:rsid w:val="008F601E"/>
    <w:rsid w:val="00900A3C"/>
    <w:rsid w:val="00901031"/>
    <w:rsid w:val="0090363F"/>
    <w:rsid w:val="00904F01"/>
    <w:rsid w:val="009077A3"/>
    <w:rsid w:val="00910DA5"/>
    <w:rsid w:val="00910E71"/>
    <w:rsid w:val="009118B8"/>
    <w:rsid w:val="00913AD2"/>
    <w:rsid w:val="00913FC1"/>
    <w:rsid w:val="00914D57"/>
    <w:rsid w:val="009153BA"/>
    <w:rsid w:val="009154FB"/>
    <w:rsid w:val="00915A37"/>
    <w:rsid w:val="0091727E"/>
    <w:rsid w:val="00921DC9"/>
    <w:rsid w:val="00922FFD"/>
    <w:rsid w:val="0092326C"/>
    <w:rsid w:val="00923CB2"/>
    <w:rsid w:val="0092456B"/>
    <w:rsid w:val="00925CAA"/>
    <w:rsid w:val="00927A37"/>
    <w:rsid w:val="009308E7"/>
    <w:rsid w:val="00933799"/>
    <w:rsid w:val="00933E1E"/>
    <w:rsid w:val="0093676B"/>
    <w:rsid w:val="009410AB"/>
    <w:rsid w:val="00942A8C"/>
    <w:rsid w:val="00944E89"/>
    <w:rsid w:val="00946E44"/>
    <w:rsid w:val="00955F78"/>
    <w:rsid w:val="00956363"/>
    <w:rsid w:val="00957F76"/>
    <w:rsid w:val="00961744"/>
    <w:rsid w:val="009626BE"/>
    <w:rsid w:val="00970067"/>
    <w:rsid w:val="00970C7A"/>
    <w:rsid w:val="009714D7"/>
    <w:rsid w:val="00972A8F"/>
    <w:rsid w:val="00973995"/>
    <w:rsid w:val="00973A77"/>
    <w:rsid w:val="00977EE7"/>
    <w:rsid w:val="00981BAB"/>
    <w:rsid w:val="00986C67"/>
    <w:rsid w:val="00987449"/>
    <w:rsid w:val="00992F4D"/>
    <w:rsid w:val="00994694"/>
    <w:rsid w:val="009974FC"/>
    <w:rsid w:val="009A0007"/>
    <w:rsid w:val="009A2DEA"/>
    <w:rsid w:val="009A443B"/>
    <w:rsid w:val="009A7867"/>
    <w:rsid w:val="009A7872"/>
    <w:rsid w:val="009B0BED"/>
    <w:rsid w:val="009B3D88"/>
    <w:rsid w:val="009B4515"/>
    <w:rsid w:val="009B4F43"/>
    <w:rsid w:val="009B5248"/>
    <w:rsid w:val="009B52E8"/>
    <w:rsid w:val="009B557A"/>
    <w:rsid w:val="009B7CD0"/>
    <w:rsid w:val="009C0047"/>
    <w:rsid w:val="009C0CAA"/>
    <w:rsid w:val="009C3E12"/>
    <w:rsid w:val="009C47FC"/>
    <w:rsid w:val="009C67F1"/>
    <w:rsid w:val="009C772F"/>
    <w:rsid w:val="009D00D3"/>
    <w:rsid w:val="009D1D3B"/>
    <w:rsid w:val="009D34C7"/>
    <w:rsid w:val="009D5481"/>
    <w:rsid w:val="009E4D45"/>
    <w:rsid w:val="009E6235"/>
    <w:rsid w:val="009E62E6"/>
    <w:rsid w:val="009E777F"/>
    <w:rsid w:val="00A00585"/>
    <w:rsid w:val="00A00F9B"/>
    <w:rsid w:val="00A01242"/>
    <w:rsid w:val="00A02E31"/>
    <w:rsid w:val="00A03476"/>
    <w:rsid w:val="00A06FEA"/>
    <w:rsid w:val="00A11232"/>
    <w:rsid w:val="00A11FE2"/>
    <w:rsid w:val="00A12886"/>
    <w:rsid w:val="00A132FC"/>
    <w:rsid w:val="00A13FF9"/>
    <w:rsid w:val="00A14220"/>
    <w:rsid w:val="00A14DF8"/>
    <w:rsid w:val="00A20683"/>
    <w:rsid w:val="00A2138D"/>
    <w:rsid w:val="00A21862"/>
    <w:rsid w:val="00A25DDC"/>
    <w:rsid w:val="00A25E28"/>
    <w:rsid w:val="00A31317"/>
    <w:rsid w:val="00A318AF"/>
    <w:rsid w:val="00A328A8"/>
    <w:rsid w:val="00A32BE2"/>
    <w:rsid w:val="00A33BE3"/>
    <w:rsid w:val="00A33FFF"/>
    <w:rsid w:val="00A41DF2"/>
    <w:rsid w:val="00A42252"/>
    <w:rsid w:val="00A46D57"/>
    <w:rsid w:val="00A47B09"/>
    <w:rsid w:val="00A522AC"/>
    <w:rsid w:val="00A53A0F"/>
    <w:rsid w:val="00A544E2"/>
    <w:rsid w:val="00A606A1"/>
    <w:rsid w:val="00A60C25"/>
    <w:rsid w:val="00A62F81"/>
    <w:rsid w:val="00A635F1"/>
    <w:rsid w:val="00A636E6"/>
    <w:rsid w:val="00A642C0"/>
    <w:rsid w:val="00A64B61"/>
    <w:rsid w:val="00A674A7"/>
    <w:rsid w:val="00A7188A"/>
    <w:rsid w:val="00A71B44"/>
    <w:rsid w:val="00A74734"/>
    <w:rsid w:val="00A75625"/>
    <w:rsid w:val="00A75E0C"/>
    <w:rsid w:val="00A766C9"/>
    <w:rsid w:val="00A77823"/>
    <w:rsid w:val="00A80619"/>
    <w:rsid w:val="00A83A86"/>
    <w:rsid w:val="00A84FD5"/>
    <w:rsid w:val="00A861D4"/>
    <w:rsid w:val="00A872C7"/>
    <w:rsid w:val="00A90EAF"/>
    <w:rsid w:val="00A917D4"/>
    <w:rsid w:val="00A95ED4"/>
    <w:rsid w:val="00A95F52"/>
    <w:rsid w:val="00A9762A"/>
    <w:rsid w:val="00A97D96"/>
    <w:rsid w:val="00AA32A3"/>
    <w:rsid w:val="00AA33C5"/>
    <w:rsid w:val="00AA5844"/>
    <w:rsid w:val="00AA667E"/>
    <w:rsid w:val="00AB1D78"/>
    <w:rsid w:val="00AB1F61"/>
    <w:rsid w:val="00AB25A5"/>
    <w:rsid w:val="00AB326A"/>
    <w:rsid w:val="00AB426A"/>
    <w:rsid w:val="00AB4D96"/>
    <w:rsid w:val="00AB709B"/>
    <w:rsid w:val="00AC0B3C"/>
    <w:rsid w:val="00AC6F95"/>
    <w:rsid w:val="00AC7C99"/>
    <w:rsid w:val="00AD1631"/>
    <w:rsid w:val="00AD300B"/>
    <w:rsid w:val="00AD387D"/>
    <w:rsid w:val="00AD512A"/>
    <w:rsid w:val="00AD541D"/>
    <w:rsid w:val="00AD6974"/>
    <w:rsid w:val="00AE0CEF"/>
    <w:rsid w:val="00AE1A3B"/>
    <w:rsid w:val="00AE1C9A"/>
    <w:rsid w:val="00AE3C6F"/>
    <w:rsid w:val="00AE5599"/>
    <w:rsid w:val="00AE5EE3"/>
    <w:rsid w:val="00AE781C"/>
    <w:rsid w:val="00AF1559"/>
    <w:rsid w:val="00AF575C"/>
    <w:rsid w:val="00AF74D9"/>
    <w:rsid w:val="00B01B49"/>
    <w:rsid w:val="00B0454A"/>
    <w:rsid w:val="00B057A2"/>
    <w:rsid w:val="00B07748"/>
    <w:rsid w:val="00B07CFF"/>
    <w:rsid w:val="00B105CA"/>
    <w:rsid w:val="00B10DB6"/>
    <w:rsid w:val="00B11EFA"/>
    <w:rsid w:val="00B1210B"/>
    <w:rsid w:val="00B14103"/>
    <w:rsid w:val="00B14E2A"/>
    <w:rsid w:val="00B15DA1"/>
    <w:rsid w:val="00B209E2"/>
    <w:rsid w:val="00B22D5C"/>
    <w:rsid w:val="00B24E22"/>
    <w:rsid w:val="00B2588A"/>
    <w:rsid w:val="00B266CB"/>
    <w:rsid w:val="00B26F91"/>
    <w:rsid w:val="00B27B04"/>
    <w:rsid w:val="00B27BCD"/>
    <w:rsid w:val="00B3185C"/>
    <w:rsid w:val="00B31B14"/>
    <w:rsid w:val="00B328CA"/>
    <w:rsid w:val="00B32E72"/>
    <w:rsid w:val="00B3378A"/>
    <w:rsid w:val="00B346CB"/>
    <w:rsid w:val="00B34978"/>
    <w:rsid w:val="00B35B3C"/>
    <w:rsid w:val="00B362B3"/>
    <w:rsid w:val="00B369B8"/>
    <w:rsid w:val="00B43F71"/>
    <w:rsid w:val="00B477F6"/>
    <w:rsid w:val="00B47923"/>
    <w:rsid w:val="00B47A1D"/>
    <w:rsid w:val="00B52947"/>
    <w:rsid w:val="00B531C8"/>
    <w:rsid w:val="00B5385B"/>
    <w:rsid w:val="00B56D02"/>
    <w:rsid w:val="00B6193F"/>
    <w:rsid w:val="00B62F2F"/>
    <w:rsid w:val="00B67CF2"/>
    <w:rsid w:val="00B70FD9"/>
    <w:rsid w:val="00B716E8"/>
    <w:rsid w:val="00B73A3B"/>
    <w:rsid w:val="00B74F37"/>
    <w:rsid w:val="00B751D3"/>
    <w:rsid w:val="00B757FE"/>
    <w:rsid w:val="00B758B1"/>
    <w:rsid w:val="00B75A32"/>
    <w:rsid w:val="00B771A1"/>
    <w:rsid w:val="00B77837"/>
    <w:rsid w:val="00B81409"/>
    <w:rsid w:val="00B818A4"/>
    <w:rsid w:val="00B81D5B"/>
    <w:rsid w:val="00B81F03"/>
    <w:rsid w:val="00B82B6E"/>
    <w:rsid w:val="00B841CE"/>
    <w:rsid w:val="00B8427B"/>
    <w:rsid w:val="00B84EAB"/>
    <w:rsid w:val="00B87E26"/>
    <w:rsid w:val="00B923B3"/>
    <w:rsid w:val="00B9389A"/>
    <w:rsid w:val="00B94C85"/>
    <w:rsid w:val="00B95693"/>
    <w:rsid w:val="00B95EB6"/>
    <w:rsid w:val="00BA1657"/>
    <w:rsid w:val="00BA1FA0"/>
    <w:rsid w:val="00BA2878"/>
    <w:rsid w:val="00BA4682"/>
    <w:rsid w:val="00BA5398"/>
    <w:rsid w:val="00BA7EC1"/>
    <w:rsid w:val="00BB625E"/>
    <w:rsid w:val="00BB62B1"/>
    <w:rsid w:val="00BB6582"/>
    <w:rsid w:val="00BC0247"/>
    <w:rsid w:val="00BC0982"/>
    <w:rsid w:val="00BC25BB"/>
    <w:rsid w:val="00BC342D"/>
    <w:rsid w:val="00BC413D"/>
    <w:rsid w:val="00BC5466"/>
    <w:rsid w:val="00BC5961"/>
    <w:rsid w:val="00BC6371"/>
    <w:rsid w:val="00BD082C"/>
    <w:rsid w:val="00BD0B14"/>
    <w:rsid w:val="00BD1272"/>
    <w:rsid w:val="00BD3C4F"/>
    <w:rsid w:val="00BD6EE1"/>
    <w:rsid w:val="00BD6EF5"/>
    <w:rsid w:val="00BD7635"/>
    <w:rsid w:val="00BE1520"/>
    <w:rsid w:val="00BE445F"/>
    <w:rsid w:val="00BE6D81"/>
    <w:rsid w:val="00BE72A2"/>
    <w:rsid w:val="00BF0960"/>
    <w:rsid w:val="00BF0D3A"/>
    <w:rsid w:val="00BF2ABA"/>
    <w:rsid w:val="00BF311F"/>
    <w:rsid w:val="00BF4396"/>
    <w:rsid w:val="00BF5B48"/>
    <w:rsid w:val="00BF69D8"/>
    <w:rsid w:val="00C00EF3"/>
    <w:rsid w:val="00C02833"/>
    <w:rsid w:val="00C04FBC"/>
    <w:rsid w:val="00C0590C"/>
    <w:rsid w:val="00C068D0"/>
    <w:rsid w:val="00C0795F"/>
    <w:rsid w:val="00C167EE"/>
    <w:rsid w:val="00C22396"/>
    <w:rsid w:val="00C24321"/>
    <w:rsid w:val="00C25430"/>
    <w:rsid w:val="00C26E63"/>
    <w:rsid w:val="00C305C4"/>
    <w:rsid w:val="00C3067F"/>
    <w:rsid w:val="00C3174F"/>
    <w:rsid w:val="00C336DB"/>
    <w:rsid w:val="00C369F7"/>
    <w:rsid w:val="00C36D33"/>
    <w:rsid w:val="00C41683"/>
    <w:rsid w:val="00C41838"/>
    <w:rsid w:val="00C44620"/>
    <w:rsid w:val="00C446EA"/>
    <w:rsid w:val="00C4491E"/>
    <w:rsid w:val="00C45CB9"/>
    <w:rsid w:val="00C45F10"/>
    <w:rsid w:val="00C4695A"/>
    <w:rsid w:val="00C46B33"/>
    <w:rsid w:val="00C47D82"/>
    <w:rsid w:val="00C519D6"/>
    <w:rsid w:val="00C5215E"/>
    <w:rsid w:val="00C52315"/>
    <w:rsid w:val="00C53BA7"/>
    <w:rsid w:val="00C546E3"/>
    <w:rsid w:val="00C54D09"/>
    <w:rsid w:val="00C553D6"/>
    <w:rsid w:val="00C562E6"/>
    <w:rsid w:val="00C57064"/>
    <w:rsid w:val="00C611A9"/>
    <w:rsid w:val="00C62F9D"/>
    <w:rsid w:val="00C633AA"/>
    <w:rsid w:val="00C6403D"/>
    <w:rsid w:val="00C675D4"/>
    <w:rsid w:val="00C67607"/>
    <w:rsid w:val="00C71E6D"/>
    <w:rsid w:val="00C72A3C"/>
    <w:rsid w:val="00C73847"/>
    <w:rsid w:val="00C757D3"/>
    <w:rsid w:val="00C77C26"/>
    <w:rsid w:val="00C813F4"/>
    <w:rsid w:val="00C82E97"/>
    <w:rsid w:val="00C82F48"/>
    <w:rsid w:val="00C83E24"/>
    <w:rsid w:val="00C83EA1"/>
    <w:rsid w:val="00C86F62"/>
    <w:rsid w:val="00C905A6"/>
    <w:rsid w:val="00C90D3A"/>
    <w:rsid w:val="00C91173"/>
    <w:rsid w:val="00C913F8"/>
    <w:rsid w:val="00C92FC3"/>
    <w:rsid w:val="00C9355D"/>
    <w:rsid w:val="00C93912"/>
    <w:rsid w:val="00C93C2B"/>
    <w:rsid w:val="00C944C0"/>
    <w:rsid w:val="00C94F91"/>
    <w:rsid w:val="00C96DA1"/>
    <w:rsid w:val="00C97BAF"/>
    <w:rsid w:val="00CA023E"/>
    <w:rsid w:val="00CA0470"/>
    <w:rsid w:val="00CA0501"/>
    <w:rsid w:val="00CA0CDF"/>
    <w:rsid w:val="00CA20A0"/>
    <w:rsid w:val="00CA35DD"/>
    <w:rsid w:val="00CA4357"/>
    <w:rsid w:val="00CA571F"/>
    <w:rsid w:val="00CA7287"/>
    <w:rsid w:val="00CA751F"/>
    <w:rsid w:val="00CA7663"/>
    <w:rsid w:val="00CB1908"/>
    <w:rsid w:val="00CB2955"/>
    <w:rsid w:val="00CB41B0"/>
    <w:rsid w:val="00CB5939"/>
    <w:rsid w:val="00CC3F12"/>
    <w:rsid w:val="00CC5AD0"/>
    <w:rsid w:val="00CC60DE"/>
    <w:rsid w:val="00CC6583"/>
    <w:rsid w:val="00CC737D"/>
    <w:rsid w:val="00CC7BDF"/>
    <w:rsid w:val="00CC7F27"/>
    <w:rsid w:val="00CD037C"/>
    <w:rsid w:val="00CD08DC"/>
    <w:rsid w:val="00CD0F0E"/>
    <w:rsid w:val="00CD12EA"/>
    <w:rsid w:val="00CD1753"/>
    <w:rsid w:val="00CD4574"/>
    <w:rsid w:val="00CD4847"/>
    <w:rsid w:val="00CD555F"/>
    <w:rsid w:val="00CD61C9"/>
    <w:rsid w:val="00CE0B0C"/>
    <w:rsid w:val="00CE0FF7"/>
    <w:rsid w:val="00CE3D41"/>
    <w:rsid w:val="00CE62D2"/>
    <w:rsid w:val="00CF0C7A"/>
    <w:rsid w:val="00CF357F"/>
    <w:rsid w:val="00CF3ECA"/>
    <w:rsid w:val="00CF75C4"/>
    <w:rsid w:val="00D009F7"/>
    <w:rsid w:val="00D01FB8"/>
    <w:rsid w:val="00D041FA"/>
    <w:rsid w:val="00D048B3"/>
    <w:rsid w:val="00D06366"/>
    <w:rsid w:val="00D10B9E"/>
    <w:rsid w:val="00D162CF"/>
    <w:rsid w:val="00D165C7"/>
    <w:rsid w:val="00D20309"/>
    <w:rsid w:val="00D2122D"/>
    <w:rsid w:val="00D2392D"/>
    <w:rsid w:val="00D31F7B"/>
    <w:rsid w:val="00D32B10"/>
    <w:rsid w:val="00D32D44"/>
    <w:rsid w:val="00D347FF"/>
    <w:rsid w:val="00D3592C"/>
    <w:rsid w:val="00D376A2"/>
    <w:rsid w:val="00D434B7"/>
    <w:rsid w:val="00D441B9"/>
    <w:rsid w:val="00D47BE7"/>
    <w:rsid w:val="00D53EA9"/>
    <w:rsid w:val="00D60214"/>
    <w:rsid w:val="00D60265"/>
    <w:rsid w:val="00D6114F"/>
    <w:rsid w:val="00D61A88"/>
    <w:rsid w:val="00D64677"/>
    <w:rsid w:val="00D64B6C"/>
    <w:rsid w:val="00D667B0"/>
    <w:rsid w:val="00D732C2"/>
    <w:rsid w:val="00D74D32"/>
    <w:rsid w:val="00D77005"/>
    <w:rsid w:val="00D80018"/>
    <w:rsid w:val="00D80F11"/>
    <w:rsid w:val="00D811A9"/>
    <w:rsid w:val="00D8239B"/>
    <w:rsid w:val="00D8285F"/>
    <w:rsid w:val="00D82AC7"/>
    <w:rsid w:val="00D839FD"/>
    <w:rsid w:val="00D83FF4"/>
    <w:rsid w:val="00D854AD"/>
    <w:rsid w:val="00D864B2"/>
    <w:rsid w:val="00D86C78"/>
    <w:rsid w:val="00D9183C"/>
    <w:rsid w:val="00D92ABF"/>
    <w:rsid w:val="00D92D78"/>
    <w:rsid w:val="00D93E4F"/>
    <w:rsid w:val="00D94020"/>
    <w:rsid w:val="00D959C7"/>
    <w:rsid w:val="00DA031A"/>
    <w:rsid w:val="00DA291B"/>
    <w:rsid w:val="00DA29E9"/>
    <w:rsid w:val="00DA2E0C"/>
    <w:rsid w:val="00DA3268"/>
    <w:rsid w:val="00DA520B"/>
    <w:rsid w:val="00DA5613"/>
    <w:rsid w:val="00DB03FF"/>
    <w:rsid w:val="00DB0FDC"/>
    <w:rsid w:val="00DB2F40"/>
    <w:rsid w:val="00DB3AF3"/>
    <w:rsid w:val="00DB4CE6"/>
    <w:rsid w:val="00DB5501"/>
    <w:rsid w:val="00DB6CAB"/>
    <w:rsid w:val="00DB7F9E"/>
    <w:rsid w:val="00DC15B5"/>
    <w:rsid w:val="00DC1859"/>
    <w:rsid w:val="00DC24BD"/>
    <w:rsid w:val="00DC3027"/>
    <w:rsid w:val="00DC3603"/>
    <w:rsid w:val="00DC3F8B"/>
    <w:rsid w:val="00DC4D9E"/>
    <w:rsid w:val="00DC5630"/>
    <w:rsid w:val="00DC69FE"/>
    <w:rsid w:val="00DC717C"/>
    <w:rsid w:val="00DD033B"/>
    <w:rsid w:val="00DD1242"/>
    <w:rsid w:val="00DD62BC"/>
    <w:rsid w:val="00DD6604"/>
    <w:rsid w:val="00DD6CC0"/>
    <w:rsid w:val="00DD6F13"/>
    <w:rsid w:val="00DD77A3"/>
    <w:rsid w:val="00DE1156"/>
    <w:rsid w:val="00DE1756"/>
    <w:rsid w:val="00DE3A0F"/>
    <w:rsid w:val="00DE4B2E"/>
    <w:rsid w:val="00DE5184"/>
    <w:rsid w:val="00DE6F81"/>
    <w:rsid w:val="00DE7B95"/>
    <w:rsid w:val="00DF5153"/>
    <w:rsid w:val="00DF58F6"/>
    <w:rsid w:val="00DF5AF5"/>
    <w:rsid w:val="00DF7736"/>
    <w:rsid w:val="00E0066D"/>
    <w:rsid w:val="00E00D5E"/>
    <w:rsid w:val="00E01E8F"/>
    <w:rsid w:val="00E037CC"/>
    <w:rsid w:val="00E050B8"/>
    <w:rsid w:val="00E05A56"/>
    <w:rsid w:val="00E10A0A"/>
    <w:rsid w:val="00E10BC9"/>
    <w:rsid w:val="00E12678"/>
    <w:rsid w:val="00E12C7F"/>
    <w:rsid w:val="00E12C80"/>
    <w:rsid w:val="00E12C98"/>
    <w:rsid w:val="00E140CB"/>
    <w:rsid w:val="00E14949"/>
    <w:rsid w:val="00E16057"/>
    <w:rsid w:val="00E165A5"/>
    <w:rsid w:val="00E17021"/>
    <w:rsid w:val="00E20C4F"/>
    <w:rsid w:val="00E210B9"/>
    <w:rsid w:val="00E21D68"/>
    <w:rsid w:val="00E21F4C"/>
    <w:rsid w:val="00E248FD"/>
    <w:rsid w:val="00E249CE"/>
    <w:rsid w:val="00E26A23"/>
    <w:rsid w:val="00E274EA"/>
    <w:rsid w:val="00E27CA8"/>
    <w:rsid w:val="00E33544"/>
    <w:rsid w:val="00E44127"/>
    <w:rsid w:val="00E44A0B"/>
    <w:rsid w:val="00E456F2"/>
    <w:rsid w:val="00E459F4"/>
    <w:rsid w:val="00E4645E"/>
    <w:rsid w:val="00E529D9"/>
    <w:rsid w:val="00E53020"/>
    <w:rsid w:val="00E55863"/>
    <w:rsid w:val="00E56A47"/>
    <w:rsid w:val="00E60776"/>
    <w:rsid w:val="00E62B5E"/>
    <w:rsid w:val="00E63395"/>
    <w:rsid w:val="00E63604"/>
    <w:rsid w:val="00E64CB6"/>
    <w:rsid w:val="00E64FE1"/>
    <w:rsid w:val="00E654B9"/>
    <w:rsid w:val="00E65B77"/>
    <w:rsid w:val="00E663E3"/>
    <w:rsid w:val="00E71569"/>
    <w:rsid w:val="00E73642"/>
    <w:rsid w:val="00E7402F"/>
    <w:rsid w:val="00E7594A"/>
    <w:rsid w:val="00E7742F"/>
    <w:rsid w:val="00E80EB6"/>
    <w:rsid w:val="00E82FD4"/>
    <w:rsid w:val="00E862F0"/>
    <w:rsid w:val="00E868EA"/>
    <w:rsid w:val="00E87CDA"/>
    <w:rsid w:val="00E92FC5"/>
    <w:rsid w:val="00E93BDA"/>
    <w:rsid w:val="00E95D7F"/>
    <w:rsid w:val="00EA07B5"/>
    <w:rsid w:val="00EA2A1F"/>
    <w:rsid w:val="00EA377F"/>
    <w:rsid w:val="00EA6070"/>
    <w:rsid w:val="00EA7B74"/>
    <w:rsid w:val="00EA7BC4"/>
    <w:rsid w:val="00EB0041"/>
    <w:rsid w:val="00EB0EAE"/>
    <w:rsid w:val="00EB27E8"/>
    <w:rsid w:val="00EB40E9"/>
    <w:rsid w:val="00EB4FA6"/>
    <w:rsid w:val="00EB6219"/>
    <w:rsid w:val="00EB6D54"/>
    <w:rsid w:val="00EB796A"/>
    <w:rsid w:val="00EC1ACC"/>
    <w:rsid w:val="00EC2132"/>
    <w:rsid w:val="00EC2CC2"/>
    <w:rsid w:val="00EC4A9F"/>
    <w:rsid w:val="00EC5403"/>
    <w:rsid w:val="00EC57A5"/>
    <w:rsid w:val="00EC7DEF"/>
    <w:rsid w:val="00ED03A2"/>
    <w:rsid w:val="00ED049C"/>
    <w:rsid w:val="00ED1989"/>
    <w:rsid w:val="00ED1E2D"/>
    <w:rsid w:val="00ED36D6"/>
    <w:rsid w:val="00ED58B7"/>
    <w:rsid w:val="00ED657E"/>
    <w:rsid w:val="00ED6AC3"/>
    <w:rsid w:val="00EE008C"/>
    <w:rsid w:val="00EE04DB"/>
    <w:rsid w:val="00EF0FFE"/>
    <w:rsid w:val="00EF1465"/>
    <w:rsid w:val="00EF1662"/>
    <w:rsid w:val="00EF203C"/>
    <w:rsid w:val="00EF2A90"/>
    <w:rsid w:val="00EF2B8F"/>
    <w:rsid w:val="00EF5FEB"/>
    <w:rsid w:val="00EF6E6C"/>
    <w:rsid w:val="00F000BE"/>
    <w:rsid w:val="00F00272"/>
    <w:rsid w:val="00F005A3"/>
    <w:rsid w:val="00F01451"/>
    <w:rsid w:val="00F04192"/>
    <w:rsid w:val="00F045D5"/>
    <w:rsid w:val="00F0571A"/>
    <w:rsid w:val="00F05AC1"/>
    <w:rsid w:val="00F075F7"/>
    <w:rsid w:val="00F12DC3"/>
    <w:rsid w:val="00F139AB"/>
    <w:rsid w:val="00F142ED"/>
    <w:rsid w:val="00F1573F"/>
    <w:rsid w:val="00F15861"/>
    <w:rsid w:val="00F17C23"/>
    <w:rsid w:val="00F209F4"/>
    <w:rsid w:val="00F21F0C"/>
    <w:rsid w:val="00F223BB"/>
    <w:rsid w:val="00F225B3"/>
    <w:rsid w:val="00F24515"/>
    <w:rsid w:val="00F25D7F"/>
    <w:rsid w:val="00F31036"/>
    <w:rsid w:val="00F3454D"/>
    <w:rsid w:val="00F349C2"/>
    <w:rsid w:val="00F35269"/>
    <w:rsid w:val="00F4031B"/>
    <w:rsid w:val="00F417D4"/>
    <w:rsid w:val="00F418C9"/>
    <w:rsid w:val="00F41EBE"/>
    <w:rsid w:val="00F45C21"/>
    <w:rsid w:val="00F46ABE"/>
    <w:rsid w:val="00F46DD9"/>
    <w:rsid w:val="00F50886"/>
    <w:rsid w:val="00F55BB9"/>
    <w:rsid w:val="00F571F3"/>
    <w:rsid w:val="00F575AA"/>
    <w:rsid w:val="00F6164D"/>
    <w:rsid w:val="00F62B6E"/>
    <w:rsid w:val="00F62BA5"/>
    <w:rsid w:val="00F6377F"/>
    <w:rsid w:val="00F70317"/>
    <w:rsid w:val="00F70F13"/>
    <w:rsid w:val="00F7380C"/>
    <w:rsid w:val="00F77EA4"/>
    <w:rsid w:val="00F8040E"/>
    <w:rsid w:val="00F80C3B"/>
    <w:rsid w:val="00F81823"/>
    <w:rsid w:val="00F82FCD"/>
    <w:rsid w:val="00F833B5"/>
    <w:rsid w:val="00F85A7D"/>
    <w:rsid w:val="00F8615E"/>
    <w:rsid w:val="00F87D9F"/>
    <w:rsid w:val="00F91223"/>
    <w:rsid w:val="00F928FD"/>
    <w:rsid w:val="00F94603"/>
    <w:rsid w:val="00F94C49"/>
    <w:rsid w:val="00F964DE"/>
    <w:rsid w:val="00F97C93"/>
    <w:rsid w:val="00FA0B53"/>
    <w:rsid w:val="00FA13A3"/>
    <w:rsid w:val="00FA6155"/>
    <w:rsid w:val="00FA633E"/>
    <w:rsid w:val="00FA6581"/>
    <w:rsid w:val="00FA7E99"/>
    <w:rsid w:val="00FB1F5A"/>
    <w:rsid w:val="00FB44A1"/>
    <w:rsid w:val="00FB71BE"/>
    <w:rsid w:val="00FC1260"/>
    <w:rsid w:val="00FC23D4"/>
    <w:rsid w:val="00FC241C"/>
    <w:rsid w:val="00FC6397"/>
    <w:rsid w:val="00FC7B45"/>
    <w:rsid w:val="00FD0A24"/>
    <w:rsid w:val="00FD1EC2"/>
    <w:rsid w:val="00FD2B02"/>
    <w:rsid w:val="00FD308A"/>
    <w:rsid w:val="00FD412C"/>
    <w:rsid w:val="00FD42FB"/>
    <w:rsid w:val="00FD54C2"/>
    <w:rsid w:val="00FD5BCA"/>
    <w:rsid w:val="00FD5FC0"/>
    <w:rsid w:val="00FD6164"/>
    <w:rsid w:val="00FD68E6"/>
    <w:rsid w:val="00FD78AF"/>
    <w:rsid w:val="00FE03C5"/>
    <w:rsid w:val="00FE1ADD"/>
    <w:rsid w:val="00FE1F96"/>
    <w:rsid w:val="00FE337B"/>
    <w:rsid w:val="00FE544D"/>
    <w:rsid w:val="00FE7B05"/>
    <w:rsid w:val="00FF2CC6"/>
    <w:rsid w:val="00FF7C7F"/>
    <w:rsid w:val="00FF7C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 w:type="character" w:styleId="UnresolvedMention">
    <w:name w:val="Unresolved Mention"/>
    <w:basedOn w:val="DefaultParagraphFont"/>
    <w:uiPriority w:val="99"/>
    <w:semiHidden/>
    <w:unhideWhenUsed/>
    <w:rsid w:val="005E5878"/>
    <w:rPr>
      <w:color w:val="605E5C"/>
      <w:shd w:val="clear" w:color="auto" w:fill="E1DFDD"/>
    </w:rPr>
  </w:style>
  <w:style w:type="paragraph" w:styleId="TOC3">
    <w:name w:val="toc 3"/>
    <w:basedOn w:val="Normal"/>
    <w:next w:val="Normal"/>
    <w:autoRedefine/>
    <w:uiPriority w:val="39"/>
    <w:unhideWhenUsed/>
    <w:rsid w:val="00AC0B3C"/>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123">
      <w:bodyDiv w:val="1"/>
      <w:marLeft w:val="0"/>
      <w:marRight w:val="0"/>
      <w:marTop w:val="0"/>
      <w:marBottom w:val="0"/>
      <w:divBdr>
        <w:top w:val="none" w:sz="0" w:space="0" w:color="auto"/>
        <w:left w:val="none" w:sz="0" w:space="0" w:color="auto"/>
        <w:bottom w:val="none" w:sz="0" w:space="0" w:color="auto"/>
        <w:right w:val="none" w:sz="0" w:space="0" w:color="auto"/>
      </w:divBdr>
    </w:div>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265">
      <w:bodyDiv w:val="1"/>
      <w:marLeft w:val="0"/>
      <w:marRight w:val="0"/>
      <w:marTop w:val="0"/>
      <w:marBottom w:val="0"/>
      <w:divBdr>
        <w:top w:val="none" w:sz="0" w:space="0" w:color="auto"/>
        <w:left w:val="none" w:sz="0" w:space="0" w:color="auto"/>
        <w:bottom w:val="none" w:sz="0" w:space="0" w:color="auto"/>
        <w:right w:val="none" w:sz="0" w:space="0" w:color="auto"/>
      </w:divBdr>
    </w:div>
    <w:div w:id="421224101">
      <w:bodyDiv w:val="1"/>
      <w:marLeft w:val="0"/>
      <w:marRight w:val="0"/>
      <w:marTop w:val="0"/>
      <w:marBottom w:val="0"/>
      <w:divBdr>
        <w:top w:val="none" w:sz="0" w:space="0" w:color="auto"/>
        <w:left w:val="none" w:sz="0" w:space="0" w:color="auto"/>
        <w:bottom w:val="none" w:sz="0" w:space="0" w:color="auto"/>
        <w:right w:val="none" w:sz="0" w:space="0" w:color="auto"/>
      </w:divBdr>
    </w:div>
    <w:div w:id="615480096">
      <w:bodyDiv w:val="1"/>
      <w:marLeft w:val="0"/>
      <w:marRight w:val="0"/>
      <w:marTop w:val="0"/>
      <w:marBottom w:val="0"/>
      <w:divBdr>
        <w:top w:val="none" w:sz="0" w:space="0" w:color="auto"/>
        <w:left w:val="none" w:sz="0" w:space="0" w:color="auto"/>
        <w:bottom w:val="none" w:sz="0" w:space="0" w:color="auto"/>
        <w:right w:val="none" w:sz="0" w:space="0" w:color="auto"/>
      </w:divBdr>
    </w:div>
    <w:div w:id="993485237">
      <w:bodyDiv w:val="1"/>
      <w:marLeft w:val="0"/>
      <w:marRight w:val="0"/>
      <w:marTop w:val="0"/>
      <w:marBottom w:val="0"/>
      <w:divBdr>
        <w:top w:val="none" w:sz="0" w:space="0" w:color="auto"/>
        <w:left w:val="none" w:sz="0" w:space="0" w:color="auto"/>
        <w:bottom w:val="none" w:sz="0" w:space="0" w:color="auto"/>
        <w:right w:val="none" w:sz="0" w:space="0" w:color="auto"/>
      </w:divBdr>
    </w:div>
    <w:div w:id="1080835216">
      <w:bodyDiv w:val="1"/>
      <w:marLeft w:val="0"/>
      <w:marRight w:val="0"/>
      <w:marTop w:val="0"/>
      <w:marBottom w:val="0"/>
      <w:divBdr>
        <w:top w:val="none" w:sz="0" w:space="0" w:color="auto"/>
        <w:left w:val="none" w:sz="0" w:space="0" w:color="auto"/>
        <w:bottom w:val="none" w:sz="0" w:space="0" w:color="auto"/>
        <w:right w:val="none" w:sz="0" w:space="0" w:color="auto"/>
      </w:divBdr>
    </w:div>
    <w:div w:id="156679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emf"/><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7151</TotalTime>
  <Pages>37</Pages>
  <Words>10669</Words>
  <Characters>52065</Characters>
  <Application>Microsoft Office Word</Application>
  <DocSecurity>0</DocSecurity>
  <Lines>897</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1424</cp:revision>
  <cp:lastPrinted>2025-04-29T16:52:00Z</cp:lastPrinted>
  <dcterms:created xsi:type="dcterms:W3CDTF">2025-04-07T17:20:00Z</dcterms:created>
  <dcterms:modified xsi:type="dcterms:W3CDTF">2025-05-02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CykZfqt"/&gt;&lt;style id="http://www.zotero.org/styles/apa" locale="en-GB" hasBibliography="1" bibliographyStyleHasBeenSet="0"/&gt;&lt;prefs&gt;&lt;pref name="fieldType" value="Field"/&gt;&lt;/prefs&gt;&lt;/data&gt;</vt:lpwstr>
  </property>
  <property fmtid="{D5CDD505-2E9C-101B-9397-08002B2CF9AE}" pid="3" name="GrammarlyDocumentId">
    <vt:lpwstr>2b9b796a-7fd6-4306-8511-8afc7a136d78</vt:lpwstr>
  </property>
</Properties>
</file>